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E" w:rsidRDefault="005C6F3E" w:rsidP="005C6F3E">
      <w:pPr>
        <w:pStyle w:val="HALAMANJUDUL"/>
      </w:pPr>
      <w:r w:rsidRPr="00A930A3">
        <w:t xml:space="preserve">PENGEMBANGAN </w:t>
      </w:r>
      <w:r w:rsidRPr="00A930A3">
        <w:rPr>
          <w:i/>
        </w:rPr>
        <w:t>GAME</w:t>
      </w:r>
      <w:r w:rsidRPr="00A930A3">
        <w:t xml:space="preserve"> EDUKASI </w:t>
      </w:r>
      <w:r>
        <w:t>PENGENALAN</w:t>
      </w:r>
      <w:r w:rsidRPr="00A930A3">
        <w:t xml:space="preserve"> IKLIM DAN CUACA UNTUK SISWA KELAS III </w:t>
      </w:r>
      <w:r>
        <w:t>SEKOLAH DASAR</w:t>
      </w:r>
    </w:p>
    <w:p w:rsidR="005C6F3E" w:rsidRDefault="005C6F3E" w:rsidP="005C6F3E">
      <w:pPr>
        <w:pStyle w:val="HALAMANJUDUL"/>
      </w:pPr>
    </w:p>
    <w:p w:rsidR="005C6F3E" w:rsidRDefault="005C6F3E" w:rsidP="005C6F3E">
      <w:pPr>
        <w:ind w:firstLine="0"/>
      </w:pPr>
    </w:p>
    <w:p w:rsidR="007A2FC3" w:rsidRDefault="007A2FC3" w:rsidP="005C6F3E">
      <w:pPr>
        <w:ind w:firstLine="0"/>
      </w:pPr>
    </w:p>
    <w:p w:rsidR="005C6F3E" w:rsidRDefault="005C6F3E" w:rsidP="005C6F3E">
      <w:pPr>
        <w:ind w:firstLine="0"/>
      </w:pPr>
    </w:p>
    <w:p w:rsidR="005C6F3E" w:rsidRDefault="005C6F3E" w:rsidP="005C6F3E">
      <w:pPr>
        <w:ind w:firstLine="0"/>
        <w:jc w:val="center"/>
      </w:pPr>
      <w:r>
        <w:drawing>
          <wp:inline distT="0" distB="0" distL="0" distR="0" wp14:anchorId="73A8C247" wp14:editId="2C321169">
            <wp:extent cx="2376000" cy="2353725"/>
            <wp:effectExtent l="0" t="0" r="571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s-logo-bw.png"/>
                    <pic:cNvPicPr/>
                  </pic:nvPicPr>
                  <pic:blipFill>
                    <a:blip r:embed="rId9">
                      <a:extLst>
                        <a:ext uri="{28A0092B-C50C-407E-A947-70E740481C1C}">
                          <a14:useLocalDpi xmlns:a14="http://schemas.microsoft.com/office/drawing/2010/main" val="0"/>
                        </a:ext>
                      </a:extLst>
                    </a:blip>
                    <a:stretch>
                      <a:fillRect/>
                    </a:stretch>
                  </pic:blipFill>
                  <pic:spPr>
                    <a:xfrm>
                      <a:off x="0" y="0"/>
                      <a:ext cx="2376000" cy="2353725"/>
                    </a:xfrm>
                    <a:prstGeom prst="rect">
                      <a:avLst/>
                    </a:prstGeom>
                  </pic:spPr>
                </pic:pic>
              </a:graphicData>
            </a:graphic>
          </wp:inline>
        </w:drawing>
      </w:r>
    </w:p>
    <w:p w:rsidR="005C6F3E" w:rsidRDefault="005C6F3E" w:rsidP="005C6F3E"/>
    <w:p w:rsidR="005C6F3E" w:rsidRDefault="005C6F3E" w:rsidP="005C6F3E">
      <w:pPr>
        <w:ind w:firstLine="0"/>
      </w:pPr>
    </w:p>
    <w:p w:rsidR="005C6F3E" w:rsidRDefault="005C6F3E" w:rsidP="005C6F3E">
      <w:pPr>
        <w:pStyle w:val="HALAMANJUDUL3"/>
      </w:pPr>
      <w:r w:rsidRPr="004467B7">
        <w:t xml:space="preserve">Disusun sebagai salah satu syarat menyelesaikan </w:t>
      </w:r>
      <w:r w:rsidRPr="003E398D">
        <w:t>Program</w:t>
      </w:r>
      <w:r w:rsidRPr="004467B7">
        <w:t xml:space="preserve"> Studi Strata I pada Jurusan </w:t>
      </w:r>
      <w:r>
        <w:t>Informatika</w:t>
      </w:r>
      <w:r w:rsidRPr="004467B7">
        <w:t xml:space="preserve"> Fakultas </w:t>
      </w:r>
      <w:r>
        <w:t>Komunikasi</w:t>
      </w:r>
      <w:r w:rsidRPr="004467B7">
        <w:t xml:space="preserve"> dan </w:t>
      </w:r>
      <w:r>
        <w:t>Informatika</w:t>
      </w:r>
    </w:p>
    <w:p w:rsidR="005C6F3E" w:rsidRDefault="005C6F3E" w:rsidP="005C6F3E">
      <w:pPr>
        <w:ind w:firstLine="0"/>
      </w:pPr>
    </w:p>
    <w:p w:rsidR="005C6F3E" w:rsidRDefault="005C6F3E" w:rsidP="005C6F3E">
      <w:pPr>
        <w:ind w:firstLine="0"/>
        <w:jc w:val="center"/>
        <w:rPr>
          <w:b/>
        </w:rPr>
      </w:pPr>
      <w:r w:rsidRPr="00E55718">
        <w:rPr>
          <w:b/>
        </w:rPr>
        <w:t>Oleh:</w:t>
      </w:r>
    </w:p>
    <w:p w:rsidR="005C6F3E" w:rsidRDefault="005C6F3E" w:rsidP="005C6F3E">
      <w:pPr>
        <w:rPr>
          <w:b/>
        </w:rPr>
      </w:pPr>
    </w:p>
    <w:p w:rsidR="005C6F3E" w:rsidRDefault="005C6F3E" w:rsidP="005C6F3E">
      <w:pPr>
        <w:rPr>
          <w:b/>
        </w:rPr>
      </w:pPr>
    </w:p>
    <w:p w:rsidR="005C6F3E" w:rsidRDefault="005C6F3E" w:rsidP="005C6F3E">
      <w:pPr>
        <w:pStyle w:val="HALAMANJUDULNAMA"/>
      </w:pPr>
      <w:r>
        <w:t>MUHAMMAD YULIANTO</w:t>
      </w:r>
    </w:p>
    <w:p w:rsidR="005C6F3E" w:rsidRDefault="005C6F3E" w:rsidP="005C6F3E">
      <w:pPr>
        <w:pStyle w:val="HALAMANJUDULNIM"/>
      </w:pPr>
      <w:r>
        <w:t xml:space="preserve">L </w:t>
      </w:r>
      <w:r w:rsidRPr="003E398D">
        <w:t>200150057</w:t>
      </w:r>
    </w:p>
    <w:p w:rsidR="005C6F3E" w:rsidRDefault="005C6F3E" w:rsidP="005C6F3E">
      <w:pPr>
        <w:pStyle w:val="HALAMANJUDULNIM"/>
      </w:pPr>
    </w:p>
    <w:p w:rsidR="005C6F3E" w:rsidRDefault="005C6F3E" w:rsidP="005C6F3E">
      <w:pPr>
        <w:pStyle w:val="HALAMANJUDULNIM"/>
      </w:pPr>
    </w:p>
    <w:p w:rsidR="005C6F3E" w:rsidRDefault="005C6F3E" w:rsidP="00AD4833">
      <w:pPr>
        <w:ind w:firstLine="0"/>
        <w:rPr>
          <w:b/>
        </w:rPr>
      </w:pPr>
    </w:p>
    <w:p w:rsidR="005C6F3E" w:rsidRPr="00496BA9" w:rsidRDefault="005C6F3E" w:rsidP="00AD4833">
      <w:pPr>
        <w:spacing w:after="0" w:line="240" w:lineRule="auto"/>
        <w:ind w:firstLine="0"/>
        <w:jc w:val="center"/>
        <w:rPr>
          <w:b/>
        </w:rPr>
      </w:pPr>
      <w:r w:rsidRPr="00496BA9">
        <w:rPr>
          <w:b/>
        </w:rPr>
        <w:t>PROGRAM STUDI INFORMATIKA</w:t>
      </w:r>
    </w:p>
    <w:p w:rsidR="005C6F3E" w:rsidRPr="00496BA9" w:rsidRDefault="005C6F3E" w:rsidP="00AD4833">
      <w:pPr>
        <w:spacing w:after="0" w:line="240" w:lineRule="auto"/>
        <w:ind w:firstLine="0"/>
        <w:jc w:val="center"/>
        <w:rPr>
          <w:b/>
        </w:rPr>
      </w:pPr>
      <w:r w:rsidRPr="00496BA9">
        <w:rPr>
          <w:b/>
        </w:rPr>
        <w:t>FAKULTAS KOMUNIKASI DAN INFORMATIKA</w:t>
      </w:r>
    </w:p>
    <w:p w:rsidR="005C6F3E" w:rsidRPr="00496BA9" w:rsidRDefault="005C6F3E" w:rsidP="00AD4833">
      <w:pPr>
        <w:spacing w:after="0" w:line="240" w:lineRule="auto"/>
        <w:ind w:firstLine="0"/>
        <w:jc w:val="center"/>
        <w:rPr>
          <w:b/>
        </w:rPr>
      </w:pPr>
      <w:r w:rsidRPr="00496BA9">
        <w:rPr>
          <w:b/>
        </w:rPr>
        <w:t>UNIVERSITAS MUHAMMADIYAH SURAKARTA</w:t>
      </w:r>
    </w:p>
    <w:p w:rsidR="004D5CBE" w:rsidRDefault="00F43D1E" w:rsidP="00AD4833">
      <w:pPr>
        <w:spacing w:after="0" w:line="240" w:lineRule="auto"/>
        <w:ind w:firstLine="0"/>
        <w:jc w:val="center"/>
        <w:rPr>
          <w:b/>
        </w:rPr>
        <w:sectPr w:rsidR="004D5CBE" w:rsidSect="005C6F3E">
          <w:footerReference w:type="default" r:id="rId10"/>
          <w:footerReference w:type="first" r:id="rId11"/>
          <w:pgSz w:w="11909" w:h="16834" w:code="9"/>
          <w:pgMar w:top="1440" w:right="1800" w:bottom="1440" w:left="1800" w:header="425" w:footer="720" w:gutter="0"/>
          <w:pgNumType w:fmt="lowerRoman" w:start="1"/>
          <w:cols w:space="360"/>
          <w:docGrid w:linePitch="360"/>
        </w:sectPr>
      </w:pPr>
      <w:r>
        <w:rPr>
          <w:b/>
        </w:rPr>
        <w:t>2020</w:t>
      </w:r>
    </w:p>
    <w:p w:rsidR="00FD42A9" w:rsidRDefault="00F43D1E" w:rsidP="00F43D1E">
      <w:pPr>
        <w:spacing w:after="200"/>
        <w:ind w:firstLine="0"/>
        <w:jc w:val="center"/>
        <w:rPr>
          <w:b/>
        </w:rPr>
      </w:pPr>
      <w:r>
        <w:rPr>
          <w:b/>
        </w:rPr>
        <w:lastRenderedPageBreak/>
        <w:drawing>
          <wp:inline distT="0" distB="0" distL="0" distR="0" wp14:anchorId="6EE4CB0B" wp14:editId="5A4E6ABE">
            <wp:extent cx="7848000" cy="5831254"/>
            <wp:effectExtent l="0" t="127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R62JXUKRQb7FeH4bDdUBJU.jpg"/>
                    <pic:cNvPicPr/>
                  </pic:nvPicPr>
                  <pic:blipFill rotWithShape="1">
                    <a:blip r:embed="rId12" cstate="print">
                      <a:extLst>
                        <a:ext uri="{28A0092B-C50C-407E-A947-70E740481C1C}">
                          <a14:useLocalDpi xmlns:a14="http://schemas.microsoft.com/office/drawing/2010/main" val="0"/>
                        </a:ext>
                      </a:extLst>
                    </a:blip>
                    <a:srcRect l="1812" b="1968"/>
                    <a:stretch/>
                  </pic:blipFill>
                  <pic:spPr bwMode="auto">
                    <a:xfrm rot="16200000">
                      <a:off x="0" y="0"/>
                      <a:ext cx="7848000" cy="5831254"/>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69024441" wp14:editId="170162D5">
            <wp:extent cx="5991686" cy="7848000"/>
            <wp:effectExtent l="0" t="0" r="952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L3UbX8HKXSKCQU2abB6S5F.jpg"/>
                    <pic:cNvPicPr/>
                  </pic:nvPicPr>
                  <pic:blipFill rotWithShape="1">
                    <a:blip r:embed="rId13" cstate="print">
                      <a:extLst>
                        <a:ext uri="{28A0092B-C50C-407E-A947-70E740481C1C}">
                          <a14:useLocalDpi xmlns:a14="http://schemas.microsoft.com/office/drawing/2010/main" val="0"/>
                        </a:ext>
                      </a:extLst>
                    </a:blip>
                    <a:srcRect b="1762"/>
                    <a:stretch/>
                  </pic:blipFill>
                  <pic:spPr bwMode="auto">
                    <a:xfrm>
                      <a:off x="0" y="0"/>
                      <a:ext cx="5991686" cy="7848000"/>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12AF4509" wp14:editId="68F82DA1">
            <wp:extent cx="5990400" cy="807365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8998tKegCT163CB6t264NX.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0400" cy="8073655"/>
                    </a:xfrm>
                    <a:prstGeom prst="rect">
                      <a:avLst/>
                    </a:prstGeom>
                  </pic:spPr>
                </pic:pic>
              </a:graphicData>
            </a:graphic>
          </wp:inline>
        </w:drawing>
      </w:r>
      <w:r>
        <w:rPr>
          <w:sz w:val="28"/>
          <w:szCs w:val="28"/>
        </w:rPr>
        <w:lastRenderedPageBreak/>
        <w:drawing>
          <wp:inline distT="0" distB="0" distL="0" distR="0" wp14:anchorId="6DE27351" wp14:editId="236ECADC">
            <wp:extent cx="7848000" cy="5703092"/>
            <wp:effectExtent l="5715"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FPY6d033YeehJS22FtY36B.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848000" cy="5703092"/>
                    </a:xfrm>
                    <a:prstGeom prst="rect">
                      <a:avLst/>
                    </a:prstGeom>
                  </pic:spPr>
                </pic:pic>
              </a:graphicData>
            </a:graphic>
          </wp:inline>
        </w:drawing>
      </w:r>
    </w:p>
    <w:p w:rsidR="00F43D1E" w:rsidRDefault="00F43D1E" w:rsidP="00F43D1E">
      <w:pPr>
        <w:spacing w:after="200"/>
        <w:ind w:firstLine="0"/>
        <w:jc w:val="center"/>
        <w:rPr>
          <w:b/>
        </w:rPr>
        <w:sectPr w:rsidR="00F43D1E" w:rsidSect="005C6F3E">
          <w:footerReference w:type="default" r:id="rId16"/>
          <w:pgSz w:w="11909" w:h="16834" w:code="9"/>
          <w:pgMar w:top="1440" w:right="1800" w:bottom="1440" w:left="1800" w:header="425" w:footer="720" w:gutter="0"/>
          <w:pgNumType w:fmt="lowerRoman" w:start="1"/>
          <w:cols w:space="360"/>
          <w:docGrid w:linePitch="360"/>
        </w:sectPr>
      </w:pPr>
      <w:r>
        <w:lastRenderedPageBreak/>
        <w:drawing>
          <wp:anchor distT="0" distB="0" distL="114300" distR="114300" simplePos="0" relativeHeight="251659264" behindDoc="0" locked="0" layoutInCell="1" allowOverlap="1" wp14:anchorId="153A2CAA" wp14:editId="73D03EE3">
            <wp:simplePos x="0" y="0"/>
            <wp:positionH relativeFrom="margin">
              <wp:posOffset>-562610</wp:posOffset>
            </wp:positionH>
            <wp:positionV relativeFrom="margin">
              <wp:posOffset>152400</wp:posOffset>
            </wp:positionV>
            <wp:extent cx="6702425" cy="5939790"/>
            <wp:effectExtent l="0" t="0" r="3175"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7241" r="7913"/>
                    <a:stretch/>
                  </pic:blipFill>
                  <pic:spPr bwMode="auto">
                    <a:xfrm>
                      <a:off x="0" y="0"/>
                      <a:ext cx="6702425" cy="5939790"/>
                    </a:xfrm>
                    <a:prstGeom prst="rect">
                      <a:avLst/>
                    </a:prstGeom>
                    <a:ln>
                      <a:noFill/>
                    </a:ln>
                    <a:extLst>
                      <a:ext uri="{53640926-AAD7-44D8-BBD7-CCE9431645EC}">
                        <a14:shadowObscured xmlns:a14="http://schemas.microsoft.com/office/drawing/2010/main"/>
                      </a:ext>
                    </a:extLst>
                  </pic:spPr>
                </pic:pic>
              </a:graphicData>
            </a:graphic>
          </wp:anchor>
        </w:drawing>
      </w:r>
    </w:p>
    <w:p w:rsidR="004F5DA7" w:rsidRPr="003212D0" w:rsidRDefault="009729F5" w:rsidP="009D28A0">
      <w:pPr>
        <w:pStyle w:val="Judul"/>
      </w:pPr>
      <w:r w:rsidRPr="003212D0">
        <w:lastRenderedPageBreak/>
        <w:t>PENGEMBANGAN</w:t>
      </w:r>
      <w:r w:rsidRPr="003212D0">
        <w:rPr>
          <w:i/>
        </w:rPr>
        <w:t xml:space="preserve"> </w:t>
      </w:r>
      <w:r w:rsidR="00606770" w:rsidRPr="003212D0">
        <w:rPr>
          <w:i/>
        </w:rPr>
        <w:t>GAME</w:t>
      </w:r>
      <w:r w:rsidR="00704A1C" w:rsidRPr="003212D0">
        <w:t xml:space="preserve"> EDUKASI PENGENAL</w:t>
      </w:r>
      <w:r w:rsidR="00B91BAE" w:rsidRPr="003212D0">
        <w:t>A</w:t>
      </w:r>
      <w:r w:rsidR="00704A1C" w:rsidRPr="003212D0">
        <w:t xml:space="preserve">N IKLIM </w:t>
      </w:r>
      <w:r w:rsidR="00540161" w:rsidRPr="003212D0">
        <w:t>DAN CUACA UNTUK SISWA KELAS III</w:t>
      </w:r>
      <w:r w:rsidR="000424F7" w:rsidRPr="003212D0">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9D28A0">
      <w:pPr>
        <w:pStyle w:val="abstrak"/>
        <w:rPr>
          <w:b/>
        </w:rPr>
      </w:pPr>
      <w:r>
        <w:t>Iklim dan cuaca adalah materi</w:t>
      </w:r>
      <w:r w:rsidR="00CB153B">
        <w:t xml:space="preserve"> pembelajaran</w:t>
      </w:r>
      <w:r>
        <w:t xml:space="preserve"> yang sudah diajarkan kepada siswa sekolah dasar</w:t>
      </w:r>
      <w:r w:rsidR="00F96D30">
        <w:t xml:space="preserve">. </w:t>
      </w:r>
      <w:r w:rsidR="00F96D30" w:rsidRPr="00F96D30">
        <w:t xml:space="preserve">Namun karena kurangnya media pembelajaran, metode pembelajaran di SDN 02 Gonilan </w:t>
      </w:r>
      <w:r w:rsidR="00237054">
        <w:t>masih</w:t>
      </w:r>
      <w:r w:rsidR="00437C70">
        <w:t xml:space="preserve"> menggunakan media buku</w:t>
      </w:r>
      <w:r w:rsidR="00F96D30" w:rsidRPr="00F96D30">
        <w:t>.</w:t>
      </w:r>
      <w:r w:rsidR="009A63D6">
        <w:t xml:space="preserve"> </w:t>
      </w:r>
      <w:r w:rsidR="009A63D6" w:rsidRPr="009A63D6">
        <w:t xml:space="preserve">Tentunya metode </w:t>
      </w:r>
      <w:r w:rsidR="00437C70">
        <w:t>ini</w:t>
      </w:r>
      <w:r w:rsidR="009A63D6" w:rsidRPr="009A63D6">
        <w:t xml:space="preserve"> memiliki kekurangan yaitu siswa mudah bosan karena proses pembelajaran </w:t>
      </w:r>
      <w:r w:rsidR="00675D37">
        <w:t>kurang menarik</w:t>
      </w:r>
      <w:r w:rsidR="009A63D6">
        <w:t xml:space="preserve">. Untuk itu </w:t>
      </w:r>
      <w:r w:rsidR="009A63D6" w:rsidRPr="009A63D6">
        <w:t xml:space="preserve">diperlukan media yang menarik dan disukai siswa, agar dapat mendukung proses pembelajaran. Salah satu media interaktif yang menarik adalah menggunakan metode pembelajaran melalui </w:t>
      </w:r>
      <w:r w:rsidR="00606770" w:rsidRPr="00606770">
        <w:rPr>
          <w:i/>
        </w:rPr>
        <w:t>game</w:t>
      </w:r>
      <w:r w:rsidR="00AA3A84">
        <w:rPr>
          <w:i/>
        </w:rPr>
        <w:t>.</w:t>
      </w:r>
      <w:r w:rsidR="00064908">
        <w:rPr>
          <w:i/>
        </w:rPr>
        <w:t xml:space="preserve"> </w:t>
      </w:r>
      <w:r w:rsidR="00225FE0">
        <w:t>Oleh sebab</w:t>
      </w:r>
      <w:r w:rsidR="00064908">
        <w:t xml:space="preserve"> itu</w:t>
      </w:r>
      <w:r w:rsidR="00913285">
        <w:t xml:space="preserve"> dibuatlah</w:t>
      </w:r>
      <w:r w:rsidR="00064908">
        <w:t xml:space="preserve"> </w:t>
      </w:r>
      <w:r w:rsidR="00606770" w:rsidRPr="00606770">
        <w:rPr>
          <w:i/>
        </w:rPr>
        <w:t>game</w:t>
      </w:r>
      <w:r w:rsidR="00064908">
        <w:rPr>
          <w:i/>
        </w:rPr>
        <w:t xml:space="preserve"> </w:t>
      </w:r>
      <w:r w:rsidR="00064908">
        <w:t xml:space="preserve">edukasi </w:t>
      </w:r>
      <w:r w:rsidR="00913285">
        <w:t>yang dapat</w:t>
      </w:r>
      <w:r w:rsidR="00064908">
        <w:t xml:space="preserve"> membatu siswa dalam mengenal iklim dan </w:t>
      </w:r>
      <w:r w:rsidR="00913285">
        <w:t>cuaca</w:t>
      </w:r>
      <w:r w:rsidR="00064908">
        <w:t xml:space="preserve">. </w:t>
      </w:r>
      <w:r w:rsidR="00485EB1">
        <w:t xml:space="preserve">Metode penelitian yang digunakan dalam penelitian ini adalah metode </w:t>
      </w:r>
      <w:r w:rsidR="00485EB1" w:rsidRPr="00485EB1">
        <w:rPr>
          <w:i/>
        </w:rPr>
        <w:t>waterfall</w:t>
      </w:r>
      <w:r w:rsidR="00485EB1">
        <w:t xml:space="preserve">. </w:t>
      </w:r>
      <w:r w:rsidR="00606770" w:rsidRPr="00606770">
        <w:rPr>
          <w:i/>
        </w:rPr>
        <w:t>Game</w:t>
      </w:r>
      <w:r w:rsidR="00485EB1">
        <w:rPr>
          <w:i/>
        </w:rPr>
        <w:t xml:space="preserve"> </w:t>
      </w:r>
      <w:r w:rsidR="00485EB1">
        <w:t xml:space="preserve">dibuat dengan menggunakan </w:t>
      </w:r>
      <w:r w:rsidR="00485EB1">
        <w:rPr>
          <w:i/>
        </w:rPr>
        <w:t xml:space="preserve">software unity 2018 </w:t>
      </w:r>
      <w:r w:rsidR="00485EB1">
        <w:t xml:space="preserve">dan </w:t>
      </w:r>
      <w:r w:rsidR="00485EB1">
        <w:rPr>
          <w:i/>
        </w:rPr>
        <w:t>Adobe photoshop cs5</w:t>
      </w:r>
      <w:r w:rsidR="00E50238">
        <w:t xml:space="preserve">. Pengujian dilakukan dengan menggunakan pengujian </w:t>
      </w:r>
      <w:r w:rsidR="007F50B1">
        <w:rPr>
          <w:i/>
        </w:rPr>
        <w:t>black box</w:t>
      </w:r>
      <w:r w:rsidR="00E50238">
        <w:rPr>
          <w:i/>
        </w:rPr>
        <w:t xml:space="preserve"> </w:t>
      </w:r>
      <w:r w:rsidR="00E50238">
        <w:t xml:space="preserve">dan </w:t>
      </w:r>
      <w:r w:rsidR="00606770" w:rsidRPr="00606770">
        <w:rPr>
          <w:i/>
        </w:rPr>
        <w:t>user</w:t>
      </w:r>
      <w:r w:rsidR="002A6775" w:rsidRPr="002A6775">
        <w:rPr>
          <w:i/>
        </w:rPr>
        <w:t xml:space="preserve"> acceptance test</w:t>
      </w:r>
      <w:r w:rsidR="002A6775">
        <w:t xml:space="preserve"> (UAT)</w:t>
      </w:r>
      <w:r w:rsidR="00E50238">
        <w:t xml:space="preserve">. </w:t>
      </w:r>
      <w:r w:rsidR="004A0DFD">
        <w:rPr>
          <w:rFonts w:eastAsiaTheme="minorEastAsia"/>
        </w:rPr>
        <w:t>Berdasarkan hasil kuesioner diperoleh p</w:t>
      </w:r>
      <w:r w:rsidR="00002BFA">
        <w:rPr>
          <w:rFonts w:eastAsiaTheme="minorEastAsia"/>
        </w:rPr>
        <w:t>ersentase rata-rata sebesar 89.3</w:t>
      </w:r>
      <w:r w:rsidR="004A0DFD">
        <w:rPr>
          <w:rFonts w:eastAsiaTheme="minorEastAsia"/>
        </w:rPr>
        <w:t xml:space="preserve">% yang menunjukkan bahwa responden setuju, </w:t>
      </w:r>
      <w:r w:rsidR="00606770" w:rsidRPr="00606770">
        <w:rPr>
          <w:rFonts w:eastAsiaTheme="minorEastAsia"/>
          <w:i/>
        </w:rPr>
        <w:t>game</w:t>
      </w:r>
      <w:r w:rsidR="004A0DFD">
        <w:rPr>
          <w:rFonts w:eastAsiaTheme="minorEastAsia"/>
          <w:i/>
        </w:rPr>
        <w:t xml:space="preserve"> </w:t>
      </w:r>
      <w:r w:rsidR="004A0DFD">
        <w:rPr>
          <w:rFonts w:eastAsiaTheme="minorEastAsia"/>
        </w:rPr>
        <w:t xml:space="preserve">edukasi pengenalan iklim dan cuaca merupakan </w:t>
      </w:r>
      <w:r w:rsidR="00606770" w:rsidRPr="00606770">
        <w:rPr>
          <w:rFonts w:eastAsiaTheme="minorEastAsia"/>
          <w:i/>
        </w:rPr>
        <w:t>game</w:t>
      </w:r>
      <w:r w:rsidR="004A0DFD">
        <w:rPr>
          <w:rFonts w:eastAsiaTheme="minorEastAsia"/>
          <w:i/>
        </w:rPr>
        <w:t xml:space="preserve"> </w:t>
      </w:r>
      <w:r w:rsidR="00A10A2B">
        <w:rPr>
          <w:rFonts w:eastAsiaTheme="minorEastAsia"/>
        </w:rPr>
        <w:t>yang menarik dan</w:t>
      </w:r>
      <w:r w:rsidR="004A0DFD">
        <w:rPr>
          <w:rFonts w:eastAsiaTheme="minorEastAsia"/>
        </w:rPr>
        <w:t xml:space="preserve"> mudah digunakan.</w:t>
      </w:r>
    </w:p>
    <w:p w:rsidR="004C2DCF" w:rsidRDefault="00146758" w:rsidP="006A1A10">
      <w:pPr>
        <w:pStyle w:val="Subjudul"/>
        <w:numPr>
          <w:ilvl w:val="0"/>
          <w:numId w:val="0"/>
        </w:numPr>
        <w:spacing w:line="240" w:lineRule="auto"/>
        <w:jc w:val="both"/>
        <w:rPr>
          <w:b w:val="0"/>
        </w:rPr>
      </w:pPr>
      <w:r w:rsidRPr="00146758">
        <w:rPr>
          <w:szCs w:val="28"/>
        </w:rPr>
        <w:t>Kata kunci</w:t>
      </w:r>
      <w:r>
        <w:t xml:space="preserve">: </w:t>
      </w:r>
      <w:r w:rsidR="00606770" w:rsidRPr="003212D0">
        <w:rPr>
          <w:b w:val="0"/>
          <w:i/>
        </w:rPr>
        <w:t>game</w:t>
      </w:r>
      <w:r w:rsidRPr="003212D0">
        <w:rPr>
          <w:b w:val="0"/>
        </w:rPr>
        <w:t xml:space="preserve"> edukasi, media pembelajaran, iklim dan cuaca, waterfall</w:t>
      </w:r>
    </w:p>
    <w:p w:rsidR="004C2DCF" w:rsidRDefault="004C2DCF" w:rsidP="004C2DCF">
      <w:pPr>
        <w:pStyle w:val="Subjudul"/>
        <w:numPr>
          <w:ilvl w:val="0"/>
          <w:numId w:val="0"/>
        </w:numPr>
        <w:jc w:val="center"/>
      </w:pPr>
      <w:r>
        <w:t>Abstract</w:t>
      </w:r>
    </w:p>
    <w:p w:rsidR="007C1CEF" w:rsidRPr="009D28A0" w:rsidRDefault="00A10B65" w:rsidP="009D28A0">
      <w:pPr>
        <w:pStyle w:val="abstrak"/>
      </w:pPr>
      <w:r w:rsidRPr="009D28A0">
        <w:rPr>
          <w:rStyle w:val="tlid-translatio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9D28A0">
        <w:rPr>
          <w:rStyle w:val="tlid-translation"/>
        </w:rPr>
        <w:t>game</w:t>
      </w:r>
      <w:r w:rsidRPr="009D28A0">
        <w:rPr>
          <w:rStyle w:val="tlid-translation"/>
        </w:rPr>
        <w:t xml:space="preserve">s. Therefore an educational </w:t>
      </w:r>
      <w:r w:rsidR="00606770" w:rsidRPr="009D28A0">
        <w:rPr>
          <w:rStyle w:val="tlid-translation"/>
        </w:rPr>
        <w:t>game</w:t>
      </w:r>
      <w:r w:rsidRPr="009D28A0">
        <w:rPr>
          <w:rStyle w:val="tlid-translation"/>
        </w:rPr>
        <w:t xml:space="preserve"> is made that can help students in getting to know the climate and weather. The research method used in this study is the waterfall method. The </w:t>
      </w:r>
      <w:r w:rsidR="00606770" w:rsidRPr="009D28A0">
        <w:rPr>
          <w:rStyle w:val="tlid-translation"/>
        </w:rPr>
        <w:t>game</w:t>
      </w:r>
      <w:r w:rsidRPr="009D28A0">
        <w:rPr>
          <w:rStyle w:val="tlid-translation"/>
        </w:rPr>
        <w:t xml:space="preserve"> is made by using the Unity 2018 software and Adobe Photoshop CS5. Testing is done using black box testing and </w:t>
      </w:r>
      <w:r w:rsidR="00606770" w:rsidRPr="009D28A0">
        <w:rPr>
          <w:rStyle w:val="tlid-translation"/>
        </w:rPr>
        <w:t>user</w:t>
      </w:r>
      <w:r w:rsidRPr="009D28A0">
        <w:rPr>
          <w:rStyle w:val="tlid-translation"/>
        </w:rPr>
        <w:t xml:space="preserve"> acceptance tests (UAT). Based on the results of the questionnaire obtain</w:t>
      </w:r>
      <w:r w:rsidR="00002BFA" w:rsidRPr="009D28A0">
        <w:rPr>
          <w:rStyle w:val="tlid-translation"/>
        </w:rPr>
        <w:t>ed an average percentage of 89.3</w:t>
      </w:r>
      <w:r w:rsidRPr="009D28A0">
        <w:rPr>
          <w:rStyle w:val="tlid-translation"/>
        </w:rPr>
        <w:t xml:space="preserve">% which shows that the respondents agreed, educational </w:t>
      </w:r>
      <w:r w:rsidR="00606770" w:rsidRPr="009D28A0">
        <w:rPr>
          <w:rStyle w:val="tlid-translation"/>
        </w:rPr>
        <w:t>game</w:t>
      </w:r>
      <w:r w:rsidRPr="009D28A0">
        <w:rPr>
          <w:rStyle w:val="tlid-translation"/>
        </w:rPr>
        <w:t xml:space="preserve"> introduction to climate and weather is an interesting and easy to use </w:t>
      </w:r>
      <w:r w:rsidR="00606770" w:rsidRPr="009D28A0">
        <w:rPr>
          <w:rStyle w:val="tlid-translation"/>
        </w:rPr>
        <w:t>game</w:t>
      </w:r>
      <w:r w:rsidR="00D26761" w:rsidRPr="009D28A0">
        <w:rPr>
          <w:rStyle w:val="tlid-translation"/>
        </w:rPr>
        <w:t>.</w:t>
      </w:r>
    </w:p>
    <w:p w:rsidR="004F5DA7" w:rsidRPr="003212D0" w:rsidRDefault="007C1CEF" w:rsidP="006A1A10">
      <w:pPr>
        <w:pStyle w:val="Subjudul"/>
        <w:numPr>
          <w:ilvl w:val="0"/>
          <w:numId w:val="0"/>
        </w:numPr>
        <w:spacing w:line="240" w:lineRule="auto"/>
        <w:jc w:val="both"/>
        <w:rPr>
          <w:b w:val="0"/>
        </w:rPr>
      </w:pPr>
      <w:r w:rsidRPr="003212D0">
        <w:rPr>
          <w:szCs w:val="28"/>
        </w:rPr>
        <w:t>Keyword</w:t>
      </w:r>
      <w:r w:rsidRPr="003212D0">
        <w:t xml:space="preserve">: </w:t>
      </w:r>
      <w:r w:rsidRPr="003212D0">
        <w:rPr>
          <w:b w:val="0"/>
        </w:rPr>
        <w:t xml:space="preserve">education </w:t>
      </w:r>
      <w:r w:rsidR="00606770" w:rsidRPr="003212D0">
        <w:rPr>
          <w:b w:val="0"/>
        </w:rPr>
        <w:t>game</w:t>
      </w:r>
      <w:r w:rsidRPr="003212D0">
        <w:rPr>
          <w:b w:val="0"/>
        </w:rPr>
        <w:t>, learning media, climate and weather, waterfall</w:t>
      </w:r>
      <w:r w:rsidR="004F5DA7" w:rsidRPr="003212D0">
        <w:rPr>
          <w:b w:val="0"/>
        </w:rPr>
        <w:br w:type="page"/>
      </w:r>
    </w:p>
    <w:p w:rsidR="00F65730" w:rsidRPr="00705F68" w:rsidRDefault="00F65730" w:rsidP="0017614A">
      <w:pPr>
        <w:pStyle w:val="Subjudul"/>
      </w:pPr>
      <w:r w:rsidRPr="00705F68">
        <w:lastRenderedPageBreak/>
        <w:t>PENDAHULUAN</w:t>
      </w:r>
    </w:p>
    <w:p w:rsidR="00454B50" w:rsidRDefault="00454B50" w:rsidP="009338D9">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9338D9">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9338D9">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9338D9">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338D9">
      <w:r>
        <w:lastRenderedPageBreak/>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9338D9">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9338D9">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362A49">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w:t>
      </w:r>
      <w:r w:rsidR="003444A2" w:rsidRPr="003444A2">
        <w:lastRenderedPageBreak/>
        <w:t>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57DB4162" wp14:editId="116822FF">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9338D9">
      <w:pPr>
        <w:pStyle w:val="subjudul1"/>
      </w:pPr>
      <w:r>
        <w:t>Analisis</w:t>
      </w:r>
      <w:r w:rsidR="00795C90" w:rsidRPr="001C6BF2">
        <w:t xml:space="preserve"> kebutuhan</w:t>
      </w:r>
    </w:p>
    <w:p w:rsidR="00AC0ACC" w:rsidRDefault="007C08FD" w:rsidP="00362A49">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895"/>
        <w:gridCol w:w="4893"/>
      </w:tblGrid>
      <w:tr w:rsidR="00881CC8" w:rsidRPr="001E11EB" w:rsidTr="007D2B68">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7D2B68">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7D2B68">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7D2B68">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7D2B68">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E24D75">
      <w:pPr>
        <w:pStyle w:val="subjudul1"/>
      </w:pPr>
      <w:r w:rsidRPr="001C6BF2">
        <w:t>Desain sistem</w:t>
      </w:r>
    </w:p>
    <w:p w:rsidR="00923C2A" w:rsidRDefault="00516030" w:rsidP="00362A49">
      <w:pPr>
        <w:ind w:left="284"/>
        <w:rPr>
          <w:i/>
        </w:rPr>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8C2271" w:rsidRDefault="008C2271" w:rsidP="00362A49">
      <w:pPr>
        <w:ind w:left="284"/>
      </w:pPr>
    </w:p>
    <w:p w:rsidR="00DE0BA2" w:rsidRDefault="00DE0BA2" w:rsidP="009338D9">
      <w:pPr>
        <w:pStyle w:val="Subjudul2"/>
        <w:spacing w:before="120" w:after="40" w:line="240" w:lineRule="auto"/>
        <w:ind w:left="851" w:hanging="567"/>
      </w:pPr>
      <w:r w:rsidRPr="00BC0B79">
        <w:rPr>
          <w:i/>
        </w:rPr>
        <w:t>Use case</w:t>
      </w:r>
      <w:r w:rsidR="00A75EE6">
        <w:t xml:space="preserve"> d</w:t>
      </w:r>
      <w:r w:rsidRPr="00DE0BA2">
        <w:t>iagram</w:t>
      </w:r>
    </w:p>
    <w:p w:rsidR="00AA3A99" w:rsidRPr="007B02CE" w:rsidRDefault="005F720B" w:rsidP="00362A49">
      <w:pPr>
        <w:pStyle w:val="Subjudul2"/>
        <w:numPr>
          <w:ilvl w:val="0"/>
          <w:numId w:val="0"/>
        </w:numPr>
        <w:spacing w:before="120"/>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606770" w:rsidRPr="00606770">
        <w:rPr>
          <w:b w:val="0"/>
          <w:i/>
        </w:rPr>
        <w:t>user</w:t>
      </w:r>
      <w:r>
        <w:rPr>
          <w:b w:val="0"/>
        </w:rPr>
        <w:t xml:space="preserve"> dapat melakukan beberapa hal antara lain memainkan </w:t>
      </w:r>
      <w:r w:rsidR="00606770" w:rsidRPr="00606770">
        <w:rPr>
          <w:b w:val="0"/>
          <w:i/>
        </w:rPr>
        <w:t>game</w:t>
      </w:r>
      <w:r>
        <w:rPr>
          <w:b w:val="0"/>
        </w:rPr>
        <w:t xml:space="preserve">, melihat materi, menjawab kuis, melihat informasi </w:t>
      </w:r>
      <w:r w:rsidR="00606770" w:rsidRPr="00606770">
        <w:rPr>
          <w:b w:val="0"/>
          <w:i/>
        </w:rPr>
        <w:t>game</w:t>
      </w:r>
      <w:r>
        <w:rPr>
          <w:b w:val="0"/>
          <w:i/>
        </w:rPr>
        <w:t xml:space="preserve"> </w:t>
      </w:r>
      <w:r>
        <w:rPr>
          <w:b w:val="0"/>
        </w:rPr>
        <w:t xml:space="preserve">dan keluar dari </w:t>
      </w:r>
      <w:r w:rsidR="00606770" w:rsidRPr="00606770">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631354AB" wp14:editId="77A4219F">
            <wp:extent cx="2160000" cy="207394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9">
                      <a:extLst>
                        <a:ext uri="{28A0092B-C50C-407E-A947-70E740481C1C}">
                          <a14:useLocalDpi xmlns:a14="http://schemas.microsoft.com/office/drawing/2010/main" val="0"/>
                        </a:ext>
                      </a:extLst>
                    </a:blip>
                    <a:stretch>
                      <a:fillRect/>
                    </a:stretch>
                  </pic:blipFill>
                  <pic:spPr>
                    <a:xfrm>
                      <a:off x="0" y="0"/>
                      <a:ext cx="2160000" cy="2073943"/>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46240F">
      <w:pPr>
        <w:pStyle w:val="Subjudul2"/>
        <w:spacing w:before="120" w:after="40" w:line="240" w:lineRule="auto"/>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drawing>
          <wp:inline distT="0" distB="0" distL="0" distR="0" wp14:anchorId="6EAADA7A" wp14:editId="2B8C74FB">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06DB9">
      <w:pPr>
        <w:ind w:left="284"/>
        <w:rPr>
          <w:b/>
        </w:rPr>
      </w:pPr>
      <w:r w:rsidRPr="002A427D">
        <w:rPr>
          <w:i/>
        </w:rPr>
        <w:lastRenderedPageBreak/>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467081FF" wp14:editId="6537F20B">
            <wp:extent cx="3240000" cy="310288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21">
                      <a:extLst>
                        <a:ext uri="{28A0092B-C50C-407E-A947-70E740481C1C}">
                          <a14:useLocalDpi xmlns:a14="http://schemas.microsoft.com/office/drawing/2010/main" val="0"/>
                        </a:ext>
                      </a:extLst>
                    </a:blip>
                    <a:stretch>
                      <a:fillRect/>
                    </a:stretch>
                  </pic:blipFill>
                  <pic:spPr>
                    <a:xfrm>
                      <a:off x="0" y="0"/>
                      <a:ext cx="3240000" cy="3102885"/>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206DB9">
      <w:pPr>
        <w:ind w:left="284"/>
      </w:pPr>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drawing>
          <wp:inline distT="0" distB="0" distL="0" distR="0" wp14:anchorId="2E4D8B1B" wp14:editId="6FDE4EFE">
            <wp:extent cx="3240000" cy="3195859"/>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22">
                      <a:extLst>
                        <a:ext uri="{28A0092B-C50C-407E-A947-70E740481C1C}">
                          <a14:useLocalDpi xmlns:a14="http://schemas.microsoft.com/office/drawing/2010/main" val="0"/>
                        </a:ext>
                      </a:extLst>
                    </a:blip>
                    <a:stretch>
                      <a:fillRect/>
                    </a:stretch>
                  </pic:blipFill>
                  <pic:spPr>
                    <a:xfrm>
                      <a:off x="0" y="0"/>
                      <a:ext cx="3240000" cy="3195859"/>
                    </a:xfrm>
                    <a:prstGeom prst="rect">
                      <a:avLst/>
                    </a:prstGeom>
                  </pic:spPr>
                </pic:pic>
              </a:graphicData>
            </a:graphic>
          </wp:inline>
        </w:drawing>
      </w:r>
    </w:p>
    <w:p w:rsidR="00C77B81" w:rsidRDefault="00C77B81" w:rsidP="00C77B81">
      <w:pPr>
        <w:jc w:val="center"/>
      </w:pPr>
      <w:r>
        <w:lastRenderedPageBreak/>
        <w:t xml:space="preserve">Gambar 5. </w:t>
      </w:r>
      <w:r w:rsidRPr="00124460">
        <w:rPr>
          <w:i/>
        </w:rPr>
        <w:t>Activity</w:t>
      </w:r>
      <w:r>
        <w:t xml:space="preserve"> diagram menu kuis</w:t>
      </w:r>
    </w:p>
    <w:p w:rsidR="00B100F9" w:rsidRPr="002763E5" w:rsidRDefault="006D560E" w:rsidP="00206DB9">
      <w:pPr>
        <w:ind w:left="284"/>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drawing>
          <wp:inline distT="0" distB="0" distL="0" distR="0" wp14:anchorId="3E894B5A" wp14:editId="341C96E2">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23">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206DB9">
      <w:pPr>
        <w:ind w:left="284"/>
      </w:pPr>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C13CD7">
      <w:pPr>
        <w:pStyle w:val="Subjudul2"/>
        <w:spacing w:before="120" w:after="40" w:line="240" w:lineRule="auto"/>
        <w:ind w:left="851" w:hanging="567"/>
      </w:pPr>
      <w:r>
        <w:rPr>
          <w:i/>
        </w:rPr>
        <w:t>Mock</w:t>
      </w:r>
      <w:r w:rsidR="00673B48">
        <w:rPr>
          <w:i/>
        </w:rPr>
        <w:t>up</w:t>
      </w:r>
    </w:p>
    <w:p w:rsidR="00B965EF" w:rsidRDefault="00E767EE" w:rsidP="00B965EF">
      <w:pPr>
        <w:pStyle w:val="Subjudul2"/>
        <w:numPr>
          <w:ilvl w:val="0"/>
          <w:numId w:val="0"/>
        </w:numPr>
        <w:ind w:left="284" w:firstLine="567"/>
        <w:rPr>
          <w:b w:val="0"/>
        </w:rPr>
      </w:pPr>
      <w:r>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w:t>
      </w:r>
      <w:r w:rsidR="00606770" w:rsidRPr="00606770">
        <w:rPr>
          <w:b w:val="0"/>
          <w:i/>
        </w:rPr>
        <w:t>game</w:t>
      </w:r>
      <w:r w:rsidR="00C542D2">
        <w:rPr>
          <w:b w:val="0"/>
        </w:rPr>
        <w:t xml:space="preserve"> yang dijelaskan secara rinci dan tepat.</w:t>
      </w:r>
    </w:p>
    <w:p w:rsidR="00B965EF" w:rsidRPr="00B965EF" w:rsidRDefault="00B965EF" w:rsidP="00B54F57">
      <w:pPr>
        <w:pStyle w:val="Subjudul2"/>
        <w:numPr>
          <w:ilvl w:val="0"/>
          <w:numId w:val="0"/>
        </w:numPr>
        <w:spacing w:after="0"/>
        <w:ind w:left="284"/>
        <w:jc w:val="center"/>
        <w:rPr>
          <w:b w:val="0"/>
        </w:rPr>
      </w:pPr>
      <w:r>
        <w:rPr>
          <w:b w:val="0"/>
        </w:rPr>
        <w:t xml:space="preserve">Tabel.2 </w:t>
      </w:r>
      <w:r w:rsidR="00B93C64">
        <w:rPr>
          <w:b w:val="0"/>
          <w:i/>
        </w:rPr>
        <w:t>Mock</w:t>
      </w:r>
      <w:r w:rsidRPr="002223AC">
        <w:rPr>
          <w:b w:val="0"/>
          <w:i/>
        </w:rPr>
        <w:t>up</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C02FBE" w:rsidRPr="001F6BE1" w:rsidTr="0069595C">
        <w:trPr>
          <w:trHeight w:val="283"/>
          <w:tblHeader/>
        </w:trPr>
        <w:tc>
          <w:tcPr>
            <w:tcW w:w="3969" w:type="dxa"/>
            <w:vAlign w:val="center"/>
          </w:tcPr>
          <w:p w:rsidR="00C02FBE" w:rsidRPr="001F6BE1" w:rsidRDefault="00C02FBE" w:rsidP="009C58FA">
            <w:pPr>
              <w:spacing w:after="0" w:line="240" w:lineRule="auto"/>
              <w:ind w:firstLine="0"/>
              <w:jc w:val="center"/>
              <w:rPr>
                <w:b/>
                <w:sz w:val="22"/>
                <w:szCs w:val="22"/>
              </w:rPr>
            </w:pPr>
            <w:r>
              <w:rPr>
                <w:b/>
                <w:sz w:val="22"/>
                <w:szCs w:val="22"/>
              </w:rPr>
              <w:t>Gambar</w:t>
            </w:r>
          </w:p>
        </w:tc>
        <w:tc>
          <w:tcPr>
            <w:tcW w:w="5103" w:type="dxa"/>
            <w:vAlign w:val="center"/>
          </w:tcPr>
          <w:p w:rsidR="00C02FBE" w:rsidRPr="001F6BE1" w:rsidRDefault="00C02FBE" w:rsidP="009C58FA">
            <w:pPr>
              <w:spacing w:after="0"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FB5C572" wp14:editId="3B647204">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w:t>
            </w:r>
            <w:bookmarkStart w:id="0" w:name="_GoBack"/>
            <w:bookmarkEnd w:id="0"/>
            <w:r w:rsidRPr="001F6BE1">
              <w:rPr>
                <w:sz w:val="22"/>
                <w:szCs w:val="22"/>
              </w:rPr>
              <w:t xml:space="preserve">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69595C">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lastRenderedPageBreak/>
              <w:drawing>
                <wp:inline distT="0" distB="0" distL="0" distR="0" wp14:anchorId="623B52A7" wp14:editId="18DEC4F6">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spacing w:after="0"/>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69595C">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9C0CA15" wp14:editId="24158955">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69595C">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13FB9F9" wp14:editId="24CE5B54">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69595C">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055B1931" wp14:editId="12E22453">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drawing>
                <wp:inline distT="0" distB="0" distL="0" distR="0" wp14:anchorId="403AA797" wp14:editId="253C17C3">
                  <wp:extent cx="1800000" cy="102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9C58FA" w:rsidRPr="001F6BE1" w:rsidRDefault="009C58FA" w:rsidP="009243A5">
            <w:pPr>
              <w:spacing w:after="0"/>
              <w:ind w:firstLine="0"/>
              <w:rPr>
                <w:sz w:val="22"/>
                <w:szCs w:val="22"/>
              </w:rPr>
            </w:pPr>
            <w:r w:rsidRPr="001F6BE1">
              <w:rPr>
                <w:sz w:val="22"/>
                <w:szCs w:val="22"/>
              </w:rPr>
              <w:t xml:space="preserve">Setelah menekan tombol mulai maka puzzle akan tampil, </w:t>
            </w:r>
            <w:r w:rsidRPr="00606770">
              <w:rPr>
                <w:i/>
                <w:sz w:val="22"/>
                <w:szCs w:val="22"/>
              </w:rPr>
              <w:t>user</w:t>
            </w:r>
            <w:r w:rsidRPr="001F6BE1">
              <w:rPr>
                <w:sz w:val="22"/>
                <w:szCs w:val="22"/>
              </w:rPr>
              <w:t xml:space="preserve"> diminta menyusun kembali puzzle acak dengan bantuan petunjuk yang telah dibaca sebelumnya. </w:t>
            </w:r>
            <w:r w:rsidRPr="00606770">
              <w:rPr>
                <w:i/>
                <w:sz w:val="22"/>
                <w:szCs w:val="22"/>
              </w:rPr>
              <w:t>User</w:t>
            </w:r>
            <w:r w:rsidRPr="001F6BE1">
              <w:rPr>
                <w:sz w:val="22"/>
                <w:szCs w:val="22"/>
              </w:rPr>
              <w:t xml:space="preserve"> harus menyelesaikan puzzle sebelum waktu yang disediakan habis.</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lastRenderedPageBreak/>
              <w:drawing>
                <wp:inline distT="0" distB="0" distL="0" distR="0" wp14:anchorId="27FD3863" wp14:editId="3868F632">
                  <wp:extent cx="1800000" cy="10338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spacing w:after="0"/>
              <w:ind w:firstLine="0"/>
              <w:rPr>
                <w:sz w:val="22"/>
                <w:szCs w:val="22"/>
              </w:rPr>
            </w:pPr>
            <w:r w:rsidRPr="001F6BE1">
              <w:rPr>
                <w:sz w:val="22"/>
                <w:szCs w:val="22"/>
              </w:rPr>
              <w:t xml:space="preserve">Jika </w:t>
            </w:r>
            <w:r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drawing>
                <wp:inline distT="0" distB="0" distL="0" distR="0" wp14:anchorId="0B51DC2B" wp14:editId="5E780BB3">
                  <wp:extent cx="1800000" cy="110769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9C58FA" w:rsidRPr="001F6BE1" w:rsidRDefault="009C58FA" w:rsidP="009243A5">
            <w:pPr>
              <w:spacing w:after="0"/>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w:t>
            </w:r>
            <w:r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Pr="00606770">
              <w:rPr>
                <w:i/>
                <w:sz w:val="22"/>
                <w:szCs w:val="22"/>
              </w:rPr>
              <w:t>user</w:t>
            </w:r>
            <w:r w:rsidRPr="001F6BE1">
              <w:rPr>
                <w:sz w:val="22"/>
                <w:szCs w:val="22"/>
              </w:rPr>
              <w:t xml:space="preserve"> bisa memilih materi yang akan dibaca dengan menekan salah satu tombol.</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drawing>
                <wp:inline distT="0" distB="0" distL="0" distR="0" wp14:anchorId="399EC08A" wp14:editId="1A4D53E3">
                  <wp:extent cx="1800000" cy="10338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spacing w:after="0"/>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Pr="00606770">
              <w:rPr>
                <w:i/>
                <w:sz w:val="22"/>
                <w:szCs w:val="22"/>
              </w:rPr>
              <w:t>user</w:t>
            </w:r>
            <w:r w:rsidRPr="001F6BE1">
              <w:rPr>
                <w:sz w:val="22"/>
                <w:szCs w:val="22"/>
              </w:rPr>
              <w:t xml:space="preserve"> bisa menekan tombol panah di kiri</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drawing>
                <wp:inline distT="0" distB="0" distL="0" distR="0" wp14:anchorId="22E703A8" wp14:editId="138400A7">
                  <wp:extent cx="1800000" cy="10338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F5790D">
            <w:pPr>
              <w:spacing w:after="0"/>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9C58FA" w:rsidRPr="001F6BE1" w:rsidTr="0069595C">
        <w:trPr>
          <w:trHeight w:val="2211"/>
        </w:trPr>
        <w:tc>
          <w:tcPr>
            <w:tcW w:w="3969" w:type="dxa"/>
            <w:vAlign w:val="center"/>
          </w:tcPr>
          <w:p w:rsidR="009C58FA" w:rsidRPr="001F6BE1" w:rsidRDefault="009C58FA" w:rsidP="00F5790D">
            <w:pPr>
              <w:spacing w:after="0"/>
              <w:ind w:firstLine="0"/>
              <w:jc w:val="center"/>
              <w:rPr>
                <w:sz w:val="22"/>
                <w:szCs w:val="22"/>
              </w:rPr>
            </w:pPr>
            <w:r w:rsidRPr="001F6BE1">
              <w:rPr>
                <w:sz w:val="22"/>
                <w:szCs w:val="22"/>
              </w:rPr>
              <w:drawing>
                <wp:inline distT="0" distB="0" distL="0" distR="0" wp14:anchorId="318D50D9" wp14:editId="15637305">
                  <wp:extent cx="1800000" cy="1115044"/>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9C58FA" w:rsidRPr="001F6BE1" w:rsidRDefault="009C58FA" w:rsidP="009243A5">
            <w:pPr>
              <w:spacing w:after="0"/>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Pr="00606770">
              <w:rPr>
                <w:i/>
                <w:sz w:val="22"/>
                <w:szCs w:val="22"/>
              </w:rPr>
              <w:t>user</w:t>
            </w:r>
            <w:r w:rsidRPr="001F6BE1">
              <w:rPr>
                <w:sz w:val="22"/>
                <w:szCs w:val="22"/>
              </w:rPr>
              <w:t xml:space="preserve"> bisa melihat informasi mengenai </w:t>
            </w:r>
            <w:r w:rsidRPr="00606770">
              <w:rPr>
                <w:i/>
                <w:sz w:val="22"/>
                <w:szCs w:val="22"/>
              </w:rPr>
              <w:t>game</w:t>
            </w:r>
            <w:r w:rsidRPr="001F6BE1">
              <w:rPr>
                <w:sz w:val="22"/>
                <w:szCs w:val="22"/>
              </w:rPr>
              <w:t xml:space="preserve"> yang telah dimainkan dengan cara menekan tombol menu tentang. Menu tentang berisi informasi mengenai pembuat </w:t>
            </w:r>
            <w:r w:rsidRPr="00606770">
              <w:rPr>
                <w:i/>
                <w:sz w:val="22"/>
                <w:szCs w:val="22"/>
              </w:rPr>
              <w:t>game</w:t>
            </w:r>
            <w:r w:rsidRPr="001F6BE1">
              <w:rPr>
                <w:sz w:val="22"/>
                <w:szCs w:val="22"/>
              </w:rPr>
              <w:t xml:space="preserve"> alasan pembuatan </w:t>
            </w:r>
            <w:r w:rsidRPr="00606770">
              <w:rPr>
                <w:i/>
                <w:sz w:val="22"/>
                <w:szCs w:val="22"/>
              </w:rPr>
              <w:t>game</w:t>
            </w:r>
            <w:r w:rsidRPr="001F6BE1">
              <w:rPr>
                <w:sz w:val="22"/>
                <w:szCs w:val="22"/>
              </w:rPr>
              <w:t xml:space="preserve">, serta pihak yang berkontribusi dalam pembuatan </w:t>
            </w:r>
            <w:r w:rsidRPr="00606770">
              <w:rPr>
                <w:i/>
                <w:sz w:val="22"/>
                <w:szCs w:val="22"/>
              </w:rPr>
              <w:t>game</w:t>
            </w:r>
            <w:r w:rsidRPr="001F6BE1">
              <w:rPr>
                <w:sz w:val="22"/>
                <w:szCs w:val="22"/>
              </w:rPr>
              <w:t>.</w:t>
            </w:r>
          </w:p>
        </w:tc>
      </w:tr>
    </w:tbl>
    <w:p w:rsidR="00401B75" w:rsidRDefault="00401B75" w:rsidP="009C58FA">
      <w:pPr>
        <w:spacing w:after="0"/>
        <w:ind w:firstLine="0"/>
      </w:pPr>
    </w:p>
    <w:p w:rsidR="00C02FBE" w:rsidRDefault="00C02FBE" w:rsidP="00C02FBE">
      <w:pPr>
        <w:pStyle w:val="Subjudul2"/>
        <w:numPr>
          <w:ilvl w:val="0"/>
          <w:numId w:val="0"/>
        </w:numPr>
        <w:ind w:left="851"/>
      </w:pPr>
    </w:p>
    <w:p w:rsidR="00167147" w:rsidRPr="00C02FBE" w:rsidRDefault="00167147" w:rsidP="00C02FBE">
      <w:pPr>
        <w:pStyle w:val="Subjudul2"/>
        <w:numPr>
          <w:ilvl w:val="0"/>
          <w:numId w:val="0"/>
        </w:numPr>
        <w:ind w:left="851"/>
      </w:pPr>
    </w:p>
    <w:p w:rsidR="001175E7" w:rsidRPr="00C02FBE" w:rsidRDefault="00A14B58" w:rsidP="00C13CD7">
      <w:pPr>
        <w:pStyle w:val="Subjudul2"/>
        <w:spacing w:before="120" w:after="40" w:line="240" w:lineRule="auto"/>
        <w:ind w:left="851" w:hanging="567"/>
      </w:pPr>
      <w:r>
        <w:rPr>
          <w:i/>
        </w:rPr>
        <w:lastRenderedPageBreak/>
        <w:t>Storyline</w:t>
      </w:r>
    </w:p>
    <w:p w:rsidR="001A5585" w:rsidRDefault="006818B3" w:rsidP="004354AB">
      <w:pPr>
        <w:pStyle w:val="Subjudul2"/>
        <w:numPr>
          <w:ilvl w:val="0"/>
          <w:numId w:val="0"/>
        </w:numPr>
        <w:ind w:left="284" w:firstLine="567"/>
        <w:rPr>
          <w:b w:val="0"/>
        </w:rPr>
      </w:pPr>
      <w:r>
        <w:rPr>
          <w:b w:val="0"/>
          <w:i/>
        </w:rPr>
        <w:t xml:space="preserve">Storyline </w:t>
      </w:r>
      <w:r>
        <w:rPr>
          <w:b w:val="0"/>
        </w:rPr>
        <w:t xml:space="preserve">adalah alur cerita dari </w:t>
      </w:r>
      <w:r>
        <w:rPr>
          <w:b w:val="0"/>
          <w:i/>
        </w:rPr>
        <w:t xml:space="preserve">game </w:t>
      </w:r>
      <w:r>
        <w:rPr>
          <w:b w:val="0"/>
        </w:rPr>
        <w:t xml:space="preserve">yang akan dibuat. </w:t>
      </w:r>
      <w:r w:rsidR="00606770" w:rsidRPr="006818B3">
        <w:rPr>
          <w:b w:val="0"/>
          <w:i/>
        </w:rPr>
        <w:t>Game</w:t>
      </w:r>
      <w:r w:rsidR="00354070">
        <w:rPr>
          <w:b w:val="0"/>
        </w:rPr>
        <w:t xml:space="preserve"> tebak gambar </w:t>
      </w:r>
      <w:r w:rsidR="006170A0">
        <w:rPr>
          <w:b w:val="0"/>
        </w:rPr>
        <w:t>terdiri dari</w:t>
      </w:r>
      <w:r w:rsidR="004F11D2">
        <w:rPr>
          <w:b w:val="0"/>
        </w:rPr>
        <w:t xml:space="preserve"> delapan</w:t>
      </w:r>
      <w:r w:rsidR="00354070">
        <w:rPr>
          <w:b w:val="0"/>
        </w:rPr>
        <w:t xml:space="preserve"> level</w:t>
      </w:r>
      <w:r w:rsidR="00F5790D">
        <w:rPr>
          <w:b w:val="0"/>
        </w:rPr>
        <w:t>,</w:t>
      </w:r>
      <w:r w:rsidR="00354070">
        <w:rPr>
          <w:b w:val="0"/>
        </w:rPr>
        <w:t xml:space="preserve"> setiap level memiliki </w:t>
      </w:r>
      <w:r w:rsidR="00145DFC">
        <w:rPr>
          <w:b w:val="0"/>
        </w:rPr>
        <w:t>jumlah kotak kosong dan waktu penyelesaian</w:t>
      </w:r>
      <w:r w:rsidR="00354070">
        <w:rPr>
          <w:b w:val="0"/>
        </w:rPr>
        <w:t xml:space="preserve"> yang berbeda-beda.</w:t>
      </w:r>
      <w:r w:rsidR="00EB59C7" w:rsidRPr="00EB59C7">
        <w:rPr>
          <w:b w:val="0"/>
        </w:rPr>
        <w:t xml:space="preserve"> </w:t>
      </w:r>
      <w:r w:rsidR="00EB59C7">
        <w:rPr>
          <w:b w:val="0"/>
        </w:rPr>
        <w:t xml:space="preserve">Apabila </w:t>
      </w:r>
      <w:r w:rsidR="00606770" w:rsidRPr="00606770">
        <w:rPr>
          <w:b w:val="0"/>
          <w:i/>
        </w:rPr>
        <w:t>user</w:t>
      </w:r>
      <w:r w:rsidR="00EB59C7">
        <w:rPr>
          <w:b w:val="0"/>
        </w:rPr>
        <w:t xml:space="preserve"> dapat menjawab pertanyaan maka level selanjutnya akan terbuka</w:t>
      </w:r>
      <w:r w:rsidR="00654CE7">
        <w:rPr>
          <w:b w:val="0"/>
        </w:rPr>
        <w:t>.</w:t>
      </w:r>
      <w:r w:rsidR="00F5790D">
        <w:rPr>
          <w:b w:val="0"/>
        </w:rPr>
        <w:t xml:space="preserve"> </w:t>
      </w:r>
      <w:r w:rsidR="00606770" w:rsidRPr="00606770">
        <w:rPr>
          <w:b w:val="0"/>
          <w:i/>
        </w:rPr>
        <w:t>User</w:t>
      </w:r>
      <w:r w:rsidR="004F11D2">
        <w:rPr>
          <w:b w:val="0"/>
        </w:rPr>
        <w:t xml:space="preserve"> harus menjawab pertanyaan dengan cara menarik huruf acak ke kotak kosong yang telah disediakan</w:t>
      </w:r>
      <w:r w:rsidR="00E27FDF">
        <w:rPr>
          <w:b w:val="0"/>
        </w:rPr>
        <w:t xml:space="preserve"> menjadi sebuah jawaban</w:t>
      </w:r>
      <w:r w:rsidR="004F11D2">
        <w:rPr>
          <w:b w:val="0"/>
        </w:rPr>
        <w:t xml:space="preserve">. </w:t>
      </w:r>
      <w:r w:rsidR="006C4113">
        <w:rPr>
          <w:b w:val="0"/>
          <w:i/>
        </w:rPr>
        <w:t xml:space="preserve">Game </w:t>
      </w:r>
      <w:r w:rsidR="006C4113">
        <w:rPr>
          <w:b w:val="0"/>
        </w:rPr>
        <w:t xml:space="preserve">akan berakhir jika </w:t>
      </w:r>
      <w:r w:rsidR="006C4113">
        <w:rPr>
          <w:b w:val="0"/>
          <w:i/>
        </w:rPr>
        <w:t xml:space="preserve">user </w:t>
      </w:r>
      <w:r w:rsidR="006C4113">
        <w:rPr>
          <w:b w:val="0"/>
        </w:rPr>
        <w:t>tidak menjawab pertanyaan sebelum</w:t>
      </w:r>
      <w:r w:rsidR="004F11D2">
        <w:rPr>
          <w:b w:val="0"/>
        </w:rPr>
        <w:t xml:space="preserve">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606770" w:rsidP="004354AB">
      <w:pPr>
        <w:pStyle w:val="Subjudul2"/>
        <w:numPr>
          <w:ilvl w:val="0"/>
          <w:numId w:val="0"/>
        </w:numPr>
        <w:ind w:left="284" w:firstLine="567"/>
        <w:rPr>
          <w:b w:val="0"/>
        </w:rPr>
      </w:pPr>
      <w:r w:rsidRPr="00606770">
        <w:rPr>
          <w:b w:val="0"/>
          <w:i/>
        </w:rPr>
        <w:t>Game</w:t>
      </w:r>
      <w:r w:rsidR="00E27FDF">
        <w:rPr>
          <w:b w:val="0"/>
        </w:rPr>
        <w:t xml:space="preserv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w:t>
      </w:r>
      <w:r w:rsidRPr="00606770">
        <w:rPr>
          <w:b w:val="0"/>
          <w:i/>
        </w:rPr>
        <w:t>user</w:t>
      </w:r>
      <w:r w:rsidR="001A5585">
        <w:rPr>
          <w:b w:val="0"/>
        </w:rPr>
        <w:t xml:space="preserve"> dapat menyelesaikan tiga sub level tersebut maka level selanjutnya akan terbuka, begitu seterusnya sampai level ke empat.</w:t>
      </w:r>
      <w:r w:rsidR="00E27FDF">
        <w:rPr>
          <w:b w:val="0"/>
        </w:rPr>
        <w:t xml:space="preserve"> </w:t>
      </w:r>
      <w:r w:rsidRPr="00606770">
        <w:rPr>
          <w:b w:val="0"/>
          <w:i/>
        </w:rPr>
        <w:t>User</w:t>
      </w:r>
      <w:r w:rsidR="001A5585">
        <w:rPr>
          <w:b w:val="0"/>
        </w:rPr>
        <w:t xml:space="preserve">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w:t>
      </w:r>
      <w:r w:rsidR="00582819" w:rsidRPr="00582819">
        <w:rPr>
          <w:b w:val="0"/>
          <w:i/>
        </w:rPr>
        <w:t xml:space="preserve"> </w:t>
      </w:r>
      <w:r w:rsidR="00582819">
        <w:rPr>
          <w:b w:val="0"/>
          <w:i/>
        </w:rPr>
        <w:t xml:space="preserve">Game </w:t>
      </w:r>
      <w:r w:rsidR="00582819">
        <w:rPr>
          <w:b w:val="0"/>
        </w:rPr>
        <w:t xml:space="preserve">akan berakhir jika </w:t>
      </w:r>
      <w:r w:rsidR="00582819">
        <w:rPr>
          <w:b w:val="0"/>
          <w:i/>
        </w:rPr>
        <w:t xml:space="preserve">user </w:t>
      </w:r>
      <w:r w:rsidR="00582819">
        <w:rPr>
          <w:b w:val="0"/>
        </w:rPr>
        <w:t>tidak menyelesaikan puzzle sebelum waktu yang disediakan habis.</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E24D75">
      <w:pPr>
        <w:pStyle w:val="subjudul1"/>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E24D75">
      <w:pPr>
        <w:pStyle w:val="subjudul1"/>
      </w:pPr>
      <w:r>
        <w:t>Pengujian</w:t>
      </w:r>
      <w:r w:rsidR="00250634">
        <w:t xml:space="preserve"> </w:t>
      </w:r>
    </w:p>
    <w:p w:rsidR="006F165D" w:rsidRPr="00D36F6D" w:rsidRDefault="00BD3EF6" w:rsidP="00194343">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w:t>
      </w:r>
      <w:r w:rsidR="00A90074">
        <w:lastRenderedPageBreak/>
        <w:t xml:space="preserve">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B70BF3">
      <w:pPr>
        <w:pStyle w:val="Subjudul"/>
        <w:numPr>
          <w:ilvl w:val="0"/>
          <w:numId w:val="14"/>
        </w:numPr>
        <w:spacing w:before="120" w:after="40" w:line="240" w:lineRule="auto"/>
        <w:ind w:hanging="436"/>
      </w:pPr>
      <w:r>
        <w:t>Hasil</w:t>
      </w:r>
      <w:r w:rsidR="000C3F49">
        <w:t xml:space="preserve"> p</w:t>
      </w:r>
      <w:r w:rsidR="00CB36BD">
        <w:t>enelitian</w:t>
      </w:r>
    </w:p>
    <w:p w:rsidR="00CF3C2E" w:rsidRPr="00194343" w:rsidRDefault="00B71C54" w:rsidP="00194343">
      <w:pPr>
        <w:ind w:left="284"/>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B70BF3">
      <w:pPr>
        <w:pStyle w:val="Subjudul"/>
        <w:numPr>
          <w:ilvl w:val="0"/>
          <w:numId w:val="7"/>
        </w:numPr>
        <w:spacing w:before="120" w:after="40" w:line="240" w:lineRule="auto"/>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FB70F6E" wp14:editId="0CD7EAF9">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525DF72C" wp14:editId="79E02CF8">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lastRenderedPageBreak/>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282A2C11" wp14:editId="74E95952">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37149421" wp14:editId="2B837AB3">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6E06EE28" wp14:editId="1AEB592A">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606770" w:rsidRPr="00606770">
        <w:rPr>
          <w:b w:val="0"/>
          <w:i/>
        </w:rPr>
        <w:t>game</w:t>
      </w:r>
      <w:r w:rsidR="003F2A11">
        <w:rPr>
          <w:b w:val="0"/>
        </w:rPr>
        <w:t xml:space="preserve"> tebak gambar (a), Tampilan </w:t>
      </w:r>
      <w:r w:rsidR="00606770" w:rsidRPr="00606770">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606770" w:rsidRPr="00606770">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lastRenderedPageBreak/>
        <w:drawing>
          <wp:inline distT="0" distB="0" distL="0" distR="0" wp14:anchorId="51C851A3" wp14:editId="0CF0A898">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780828C" wp14:editId="681CF898">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3A79C0DA" wp14:editId="6BE838AB">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46D2F148" wp14:editId="257F260F">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606770" w:rsidRPr="00606770">
        <w:rPr>
          <w:b w:val="0"/>
          <w:i/>
        </w:rPr>
        <w:t>game</w:t>
      </w:r>
      <w:r w:rsidR="005E2565">
        <w:rPr>
          <w:b w:val="0"/>
          <w:i/>
        </w:rPr>
        <w:t xml:space="preserve"> puzzle </w:t>
      </w:r>
      <w:r w:rsidR="005E2565">
        <w:rPr>
          <w:b w:val="0"/>
        </w:rPr>
        <w:t xml:space="preserve">(c), Halaman cara main </w:t>
      </w:r>
      <w:r w:rsidR="00606770" w:rsidRPr="00606770">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19E3CB31" wp14:editId="52F6E40D">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497AAFA" wp14:editId="29871402">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w:t>
      </w:r>
      <w:r w:rsidR="00E87403">
        <w:lastRenderedPageBreak/>
        <w:t>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E176CBD" wp14:editId="23B36A99">
            <wp:extent cx="2520000" cy="14175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20000" cy="1417586"/>
                    </a:xfrm>
                    <a:prstGeom prst="rect">
                      <a:avLst/>
                    </a:prstGeom>
                  </pic:spPr>
                </pic:pic>
              </a:graphicData>
            </a:graphic>
          </wp:inline>
        </w:drawing>
      </w:r>
      <w:r>
        <w:rPr>
          <w:b w:val="0"/>
        </w:rPr>
        <w:t xml:space="preserve"> </w:t>
      </w:r>
      <w:r>
        <w:rPr>
          <w:b w:val="0"/>
        </w:rPr>
        <w:tab/>
      </w:r>
      <w:r>
        <w:rPr>
          <w:b w:val="0"/>
        </w:rPr>
        <w:drawing>
          <wp:inline distT="0" distB="0" distL="0" distR="0" wp14:anchorId="350D448D" wp14:editId="590BAE50">
            <wp:extent cx="2520000" cy="141758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520000" cy="1417586"/>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02B0BC7" wp14:editId="7E6FAD8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490F1E">
      <w:pPr>
        <w:rPr>
          <w:b/>
        </w:rPr>
      </w:pPr>
      <w:r>
        <w:t xml:space="preserve">Pengujian </w:t>
      </w:r>
      <w:r w:rsidR="00606770" w:rsidRPr="00606770">
        <w:rPr>
          <w:i/>
        </w:rPr>
        <w:t>game</w:t>
      </w:r>
      <w:r>
        <w:rPr>
          <w:i/>
        </w:rPr>
        <w:t xml:space="preserve"> </w:t>
      </w:r>
      <w:r>
        <w:t xml:space="preserve">edukasi </w:t>
      </w:r>
      <w:r w:rsidR="00C22353">
        <w:t>pengenalan</w:t>
      </w:r>
      <w:r>
        <w:t xml:space="preserve"> iklim dan cuaca dilakukan di SDN 02 Gonilan. Pengujian dilakukan kepada siswa kelas III dan wali kelas dengan menggunakan metode </w:t>
      </w:r>
      <w:r w:rsidR="007F50B1">
        <w:rPr>
          <w:i/>
        </w:rPr>
        <w:t>black box</w:t>
      </w:r>
      <w:r>
        <w:rPr>
          <w:i/>
        </w:rPr>
        <w:t xml:space="preserve"> </w:t>
      </w:r>
      <w:r>
        <w:t xml:space="preserve">dan </w:t>
      </w:r>
      <w:r w:rsidR="001D1E2E">
        <w:t>UAT</w:t>
      </w:r>
      <w:r>
        <w:t>.</w:t>
      </w:r>
    </w:p>
    <w:p w:rsidR="0098308F" w:rsidRDefault="0098308F" w:rsidP="004C52E5">
      <w:pPr>
        <w:pStyle w:val="Subjudul"/>
        <w:numPr>
          <w:ilvl w:val="0"/>
          <w:numId w:val="15"/>
        </w:numPr>
        <w:spacing w:before="120" w:after="40" w:line="240" w:lineRule="auto"/>
        <w:ind w:left="851" w:hanging="567"/>
      </w:pPr>
      <w:r>
        <w:t xml:space="preserve">Pengujian </w:t>
      </w:r>
      <w:r w:rsidR="007F50B1">
        <w:rPr>
          <w:i/>
        </w:rPr>
        <w:t>black box</w:t>
      </w:r>
    </w:p>
    <w:p w:rsidR="00C91343" w:rsidRDefault="006A4C0B" w:rsidP="00320B38">
      <w:pPr>
        <w:spacing w:after="0"/>
        <w:ind w:left="284"/>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194343" w:rsidRDefault="00194343" w:rsidP="00320B38">
      <w:pPr>
        <w:spacing w:after="0"/>
        <w:ind w:left="284"/>
      </w:pPr>
    </w:p>
    <w:p w:rsidR="00194343" w:rsidRDefault="00194343" w:rsidP="00320B38">
      <w:pPr>
        <w:spacing w:after="0"/>
        <w:ind w:left="284"/>
      </w:pPr>
    </w:p>
    <w:p w:rsidR="00194343" w:rsidRDefault="00194343" w:rsidP="00320B38">
      <w:pPr>
        <w:spacing w:after="0"/>
        <w:ind w:left="284"/>
        <w:rPr>
          <w:b/>
        </w:rPr>
      </w:pPr>
    </w:p>
    <w:p w:rsidR="00A13E60" w:rsidRDefault="00B94959" w:rsidP="00A13E60">
      <w:pPr>
        <w:pStyle w:val="Subjudul"/>
        <w:numPr>
          <w:ilvl w:val="0"/>
          <w:numId w:val="0"/>
        </w:numPr>
        <w:ind w:left="284" w:hanging="284"/>
        <w:jc w:val="center"/>
        <w:rPr>
          <w:b w:val="0"/>
        </w:rPr>
      </w:pPr>
      <w:r>
        <w:rPr>
          <w:b w:val="0"/>
        </w:rPr>
        <w:lastRenderedPageBreak/>
        <w:t>Tabel 3</w:t>
      </w:r>
      <w:r w:rsidR="004D0DB9">
        <w:rPr>
          <w:b w:val="0"/>
        </w:rPr>
        <w:t xml:space="preserve">. Hasil pengujian </w:t>
      </w:r>
      <w:r w:rsidR="007F50B1">
        <w:rPr>
          <w:b w:val="0"/>
          <w:i/>
        </w:rPr>
        <w:t>black box</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EE2105" w:rsidTr="006174FD">
        <w:trPr>
          <w:trHeight w:val="20"/>
          <w:tblHeader/>
        </w:trPr>
        <w:tc>
          <w:tcPr>
            <w:tcW w:w="824" w:type="pct"/>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6174FD">
        <w:trPr>
          <w:trHeight w:val="2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vAlign w:val="center"/>
          </w:tcPr>
          <w:p w:rsidR="00F20290" w:rsidRPr="008A5F51" w:rsidRDefault="00F20290" w:rsidP="00851F58">
            <w:pPr>
              <w:pStyle w:val="Subjudul"/>
              <w:numPr>
                <w:ilvl w:val="0"/>
                <w:numId w:val="0"/>
              </w:numPr>
              <w:spacing w:after="0" w:line="276" w:lineRule="auto"/>
              <w:rPr>
                <w:b w:val="0"/>
                <w:sz w:val="22"/>
                <w:szCs w:val="22"/>
              </w:rPr>
            </w:pPr>
            <w:r w:rsidRPr="008A5F51">
              <w:rPr>
                <w:b w:val="0"/>
                <w:sz w:val="22"/>
                <w:szCs w:val="22"/>
              </w:rPr>
              <w:t>Pilih tombol main</w:t>
            </w:r>
            <w:r>
              <w:rPr>
                <w:b w:val="0"/>
                <w:sz w:val="22"/>
                <w:szCs w:val="22"/>
              </w:rPr>
              <w:t>.</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6174FD">
        <w:trPr>
          <w:trHeight w:val="2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6174FD">
        <w:trPr>
          <w:trHeight w:val="2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6174FD">
        <w:trPr>
          <w:trHeight w:val="2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6174FD">
        <w:trPr>
          <w:trHeight w:val="2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6174FD">
        <w:trPr>
          <w:trHeight w:val="2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194343" w:rsidTr="006174FD">
        <w:trPr>
          <w:trHeight w:val="20"/>
        </w:trPr>
        <w:tc>
          <w:tcPr>
            <w:tcW w:w="824" w:type="pct"/>
            <w:vAlign w:val="center"/>
          </w:tcPr>
          <w:p w:rsidR="00194343" w:rsidRPr="008A5F51" w:rsidRDefault="00194343" w:rsidP="006E3A86">
            <w:pPr>
              <w:pStyle w:val="Subjudul"/>
              <w:numPr>
                <w:ilvl w:val="0"/>
                <w:numId w:val="0"/>
              </w:numPr>
              <w:spacing w:after="0" w:line="276" w:lineRule="auto"/>
              <w:rPr>
                <w:b w:val="0"/>
                <w:sz w:val="22"/>
                <w:szCs w:val="22"/>
              </w:rPr>
            </w:pPr>
            <w:r w:rsidRPr="008A5F51">
              <w:rPr>
                <w:b w:val="0"/>
                <w:sz w:val="22"/>
                <w:szCs w:val="22"/>
              </w:rPr>
              <w:t>Menu utama</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luar</w:t>
            </w:r>
          </w:p>
        </w:tc>
        <w:tc>
          <w:tcPr>
            <w:tcW w:w="843"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Pilih tombol keluar.</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pilihan keluar dari </w:t>
            </w:r>
            <w:r w:rsidRPr="00606770">
              <w:rPr>
                <w:b w:val="0"/>
                <w:i/>
                <w:sz w:val="22"/>
                <w:szCs w:val="22"/>
              </w:rPr>
              <w:t>gam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restart"/>
            <w:vAlign w:val="center"/>
          </w:tcPr>
          <w:p w:rsidR="00194343" w:rsidRPr="008A5F51"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bak gambar</w:t>
            </w:r>
          </w:p>
        </w:tc>
        <w:tc>
          <w:tcPr>
            <w:tcW w:w="843" w:type="pct"/>
            <w:vAlign w:val="center"/>
          </w:tcPr>
          <w:p w:rsidR="00194343" w:rsidRPr="000D3ADD" w:rsidRDefault="00194343" w:rsidP="006E3A86">
            <w:pPr>
              <w:spacing w:after="0" w:line="276" w:lineRule="auto"/>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194343" w:rsidRPr="00043216"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Level tebak gambar</w:t>
            </w:r>
          </w:p>
        </w:tc>
        <w:tc>
          <w:tcPr>
            <w:tcW w:w="843" w:type="pct"/>
            <w:vAlign w:val="center"/>
          </w:tcPr>
          <w:p w:rsidR="00194343" w:rsidRPr="000D3ADD" w:rsidRDefault="00194343" w:rsidP="006E3A86">
            <w:pPr>
              <w:spacing w:after="0"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u </w:t>
            </w:r>
            <w:r w:rsidRPr="001C763D">
              <w:rPr>
                <w:b w:val="0"/>
                <w:i/>
                <w:sz w:val="22"/>
                <w:szCs w:val="22"/>
              </w:rPr>
              <w:t>puzzle</w:t>
            </w:r>
          </w:p>
        </w:tc>
        <w:tc>
          <w:tcPr>
            <w:tcW w:w="843" w:type="pct"/>
            <w:vAlign w:val="center"/>
          </w:tcPr>
          <w:p w:rsidR="00194343" w:rsidRPr="000D3ADD" w:rsidRDefault="00194343" w:rsidP="006E3A86">
            <w:pPr>
              <w:spacing w:after="0" w:line="276" w:lineRule="auto"/>
              <w:ind w:firstLine="0"/>
              <w:jc w:val="left"/>
            </w:pPr>
            <w:r w:rsidRPr="000D3ADD">
              <w:rPr>
                <w:sz w:val="22"/>
                <w:szCs w:val="22"/>
              </w:rPr>
              <w:t xml:space="preserve">Pilih tombol </w:t>
            </w:r>
            <w:r w:rsidRPr="001C763D">
              <w:rPr>
                <w:i/>
                <w:sz w:val="22"/>
                <w:szCs w:val="22"/>
              </w:rPr>
              <w:t>puzzle</w:t>
            </w:r>
            <w:r w:rsidRPr="000D3ADD">
              <w:rPr>
                <w:sz w:val="22"/>
                <w:szCs w:val="22"/>
              </w:rPr>
              <w:t>.</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enu jenis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jenis musim</w:t>
            </w:r>
          </w:p>
        </w:tc>
        <w:tc>
          <w:tcPr>
            <w:tcW w:w="843" w:type="pct"/>
            <w:vAlign w:val="center"/>
          </w:tcPr>
          <w:p w:rsidR="00194343" w:rsidRPr="000D3ADD" w:rsidRDefault="00194343" w:rsidP="006E3A86">
            <w:pPr>
              <w:spacing w:after="0" w:line="276" w:lineRule="auto"/>
              <w:ind w:firstLine="0"/>
              <w:jc w:val="left"/>
            </w:pPr>
            <w:r>
              <w:t>Pilih jenis mus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sidRPr="001C763D">
              <w:rPr>
                <w:b w:val="0"/>
                <w:i/>
                <w:sz w:val="22"/>
                <w:szCs w:val="22"/>
              </w:rPr>
              <w:t>puzzle</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Level </w:t>
            </w:r>
            <w:r w:rsidRPr="001C763D">
              <w:rPr>
                <w:b w:val="0"/>
                <w:i/>
                <w:sz w:val="22"/>
                <w:szCs w:val="22"/>
              </w:rPr>
              <w:t>puzzle</w:t>
            </w:r>
          </w:p>
        </w:tc>
        <w:tc>
          <w:tcPr>
            <w:tcW w:w="843" w:type="pct"/>
            <w:vAlign w:val="center"/>
          </w:tcPr>
          <w:p w:rsidR="00194343" w:rsidRPr="000D3ADD" w:rsidRDefault="00194343" w:rsidP="006E3A86">
            <w:pPr>
              <w:spacing w:after="0"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 xml:space="preserve">tebak </w:t>
            </w:r>
            <w:r w:rsidRPr="001C763D">
              <w:rPr>
                <w:b w:val="0"/>
                <w:i/>
                <w:sz w:val="22"/>
                <w:szCs w:val="22"/>
              </w:rPr>
              <w:t>puzzl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after="0"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cuaca</w:t>
            </w:r>
          </w:p>
        </w:tc>
        <w:tc>
          <w:tcPr>
            <w:tcW w:w="843" w:type="pct"/>
            <w:vAlign w:val="center"/>
          </w:tcPr>
          <w:p w:rsidR="00194343" w:rsidRPr="000D3ADD" w:rsidRDefault="00194343" w:rsidP="006E3A86">
            <w:pPr>
              <w:spacing w:after="0" w:line="276" w:lineRule="auto"/>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cuac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iklim</w:t>
            </w:r>
          </w:p>
        </w:tc>
        <w:tc>
          <w:tcPr>
            <w:tcW w:w="843" w:type="pct"/>
            <w:vAlign w:val="center"/>
          </w:tcPr>
          <w:p w:rsidR="00194343" w:rsidRPr="000D3ADD" w:rsidRDefault="00194343" w:rsidP="006E3A86">
            <w:pPr>
              <w:spacing w:after="0" w:line="276" w:lineRule="auto"/>
              <w:ind w:firstLine="0"/>
              <w:jc w:val="left"/>
              <w:rPr>
                <w:sz w:val="22"/>
                <w:szCs w:val="22"/>
              </w:rPr>
            </w:pPr>
            <w:r>
              <w:rPr>
                <w:sz w:val="22"/>
                <w:szCs w:val="22"/>
              </w:rPr>
              <w:t>Pilih tombol materi ikl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194343" w:rsidRDefault="00194343" w:rsidP="006E3A86">
            <w:pPr>
              <w:spacing w:after="0" w:line="276" w:lineRule="auto"/>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selanjutnya dan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after="0"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kuis</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mulai</w:t>
            </w:r>
          </w:p>
        </w:tc>
        <w:tc>
          <w:tcPr>
            <w:tcW w:w="843" w:type="pct"/>
            <w:vAlign w:val="center"/>
          </w:tcPr>
          <w:p w:rsidR="00194343" w:rsidRDefault="00194343" w:rsidP="006E3A86">
            <w:pPr>
              <w:spacing w:after="0" w:line="276" w:lineRule="auto"/>
              <w:ind w:firstLine="0"/>
              <w:jc w:val="left"/>
              <w:rPr>
                <w:sz w:val="22"/>
                <w:szCs w:val="22"/>
              </w:rPr>
            </w:pPr>
            <w:r>
              <w:rPr>
                <w:sz w:val="22"/>
                <w:szCs w:val="22"/>
              </w:rPr>
              <w:t>Pilih tombol mula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mula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ulangi</w:t>
            </w:r>
          </w:p>
        </w:tc>
        <w:tc>
          <w:tcPr>
            <w:tcW w:w="843" w:type="pct"/>
            <w:vAlign w:val="center"/>
          </w:tcPr>
          <w:p w:rsidR="00194343" w:rsidRDefault="00194343" w:rsidP="006E3A86">
            <w:pPr>
              <w:spacing w:after="0" w:line="276" w:lineRule="auto"/>
              <w:ind w:firstLine="0"/>
              <w:jc w:val="left"/>
              <w:rPr>
                <w:sz w:val="22"/>
                <w:szCs w:val="22"/>
              </w:rPr>
            </w:pPr>
            <w:r>
              <w:rPr>
                <w:sz w:val="22"/>
                <w:szCs w:val="22"/>
              </w:rPr>
              <w:t>Pilih tombol ulang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gulang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after="0"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6174FD">
        <w:trPr>
          <w:trHeight w:val="20"/>
        </w:trPr>
        <w:tc>
          <w:tcPr>
            <w:tcW w:w="82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ntang</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after="0"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851F58" w:rsidRPr="002528BD" w:rsidRDefault="009A39A2" w:rsidP="006E3A86">
      <w:pPr>
        <w:ind w:left="284"/>
      </w:pPr>
      <w:r>
        <w:lastRenderedPageBreak/>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E4226D">
      <w:pPr>
        <w:pStyle w:val="ListParagraph"/>
        <w:numPr>
          <w:ilvl w:val="0"/>
          <w:numId w:val="15"/>
        </w:numPr>
        <w:spacing w:before="120" w:after="40" w:line="240" w:lineRule="auto"/>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851F58" w:rsidRDefault="00164971" w:rsidP="0069595C">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lastRenderedPageBreak/>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DE0B36" w:rsidTr="001A0ECA">
        <w:trPr>
          <w:trHeight w:val="227"/>
        </w:trPr>
        <w:tc>
          <w:tcPr>
            <w:tcW w:w="5000" w:type="pct"/>
            <w:gridSpan w:val="9"/>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Jumlah jawaban</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No</w:t>
            </w:r>
          </w:p>
        </w:tc>
        <w:tc>
          <w:tcPr>
            <w:tcW w:w="914"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Pertanyaan</w:t>
            </w:r>
          </w:p>
        </w:tc>
        <w:tc>
          <w:tcPr>
            <w:tcW w:w="413"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SS(5)</w:t>
            </w:r>
          </w:p>
        </w:tc>
        <w:tc>
          <w:tcPr>
            <w:tcW w:w="341"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S(4)</w:t>
            </w:r>
          </w:p>
        </w:tc>
        <w:tc>
          <w:tcPr>
            <w:tcW w:w="362"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N(3)</w:t>
            </w:r>
          </w:p>
        </w:tc>
        <w:tc>
          <w:tcPr>
            <w:tcW w:w="420"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TS(2)</w:t>
            </w:r>
          </w:p>
        </w:tc>
        <w:tc>
          <w:tcPr>
            <w:tcW w:w="492"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STS(1)</w:t>
            </w:r>
          </w:p>
        </w:tc>
        <w:tc>
          <w:tcPr>
            <w:tcW w:w="859"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Total nilai</w:t>
            </w:r>
          </w:p>
        </w:tc>
        <w:tc>
          <w:tcPr>
            <w:tcW w:w="873" w:type="pct"/>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Persentase</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1</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1</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DF0C49" w:rsidP="007B298C">
            <w:pPr>
              <w:spacing w:after="0"/>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DF0C49"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8</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92</w:t>
            </w:r>
            <w:r w:rsidR="00124237"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2</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2</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164971" w:rsidRPr="00DE0B36" w:rsidRDefault="00124237" w:rsidP="007B298C">
            <w:pPr>
              <w:spacing w:after="0"/>
              <w:ind w:firstLine="0"/>
              <w:jc w:val="center"/>
              <w:rPr>
                <w:rFonts w:eastAsiaTheme="minorEastAsia"/>
                <w:sz w:val="22"/>
                <w:szCs w:val="22"/>
              </w:rPr>
            </w:pPr>
            <w:r w:rsidRPr="00DE0B36">
              <w:rPr>
                <w:rFonts w:eastAsiaTheme="minorEastAsia"/>
                <w:sz w:val="22"/>
                <w:szCs w:val="22"/>
              </w:rPr>
              <w:t>4</w:t>
            </w:r>
          </w:p>
        </w:tc>
        <w:tc>
          <w:tcPr>
            <w:tcW w:w="420" w:type="pct"/>
            <w:vAlign w:val="center"/>
          </w:tcPr>
          <w:p w:rsidR="00164971" w:rsidRPr="00DE0B36" w:rsidRDefault="00124237"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124237"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87.3</w:t>
            </w:r>
            <w:r w:rsidR="00124237"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3</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3</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8</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0</w:t>
            </w:r>
          </w:p>
        </w:tc>
        <w:tc>
          <w:tcPr>
            <w:tcW w:w="362"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45641E"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45641E"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6</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90.7</w:t>
            </w:r>
            <w:r w:rsidR="0045641E"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4</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4</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881AC0"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2</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88</w:t>
            </w:r>
            <w:r w:rsidR="00881AC0"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5</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5</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881AC0"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881AC0"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881AC0" w:rsidP="000D2387">
            <w:pPr>
              <w:spacing w:after="0"/>
              <w:ind w:firstLine="0"/>
              <w:jc w:val="center"/>
              <w:rPr>
                <w:rFonts w:eastAsiaTheme="minorEastAsia"/>
                <w:sz w:val="22"/>
                <w:szCs w:val="22"/>
              </w:rPr>
            </w:pPr>
            <w:r w:rsidRPr="00DE0B36">
              <w:rPr>
                <w:rFonts w:eastAsiaTheme="minorEastAsia"/>
                <w:sz w:val="22"/>
                <w:szCs w:val="22"/>
              </w:rPr>
              <w:t>87</w:t>
            </w:r>
            <w:r w:rsidR="000D2387" w:rsidRPr="00DE0B36">
              <w:rPr>
                <w:rFonts w:eastAsiaTheme="minorEastAsia"/>
                <w:sz w:val="22"/>
                <w:szCs w:val="22"/>
              </w:rPr>
              <w:t>.3</w:t>
            </w:r>
            <w:r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6</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6</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BA01BF"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BA01BF"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9</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92.7</w:t>
            </w:r>
            <w:r w:rsidR="00BA01BF" w:rsidRPr="00DE0B36">
              <w:rPr>
                <w:rFonts w:eastAsiaTheme="minorEastAsia"/>
                <w:sz w:val="22"/>
                <w:szCs w:val="22"/>
              </w:rPr>
              <w:t>%</w:t>
            </w:r>
          </w:p>
        </w:tc>
      </w:tr>
      <w:tr w:rsidR="00164971" w:rsidRPr="00DE0B36" w:rsidTr="001A0ECA">
        <w:trPr>
          <w:trHeight w:val="227"/>
        </w:trPr>
        <w:tc>
          <w:tcPr>
            <w:tcW w:w="326"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7</w:t>
            </w:r>
          </w:p>
        </w:tc>
        <w:tc>
          <w:tcPr>
            <w:tcW w:w="914" w:type="pct"/>
            <w:vAlign w:val="center"/>
            <w:hideMark/>
          </w:tcPr>
          <w:p w:rsidR="00164971" w:rsidRPr="00DE0B36" w:rsidRDefault="00164971" w:rsidP="007B298C">
            <w:pPr>
              <w:spacing w:after="0"/>
              <w:ind w:firstLine="0"/>
              <w:jc w:val="center"/>
              <w:rPr>
                <w:rFonts w:eastAsiaTheme="minorEastAsia"/>
                <w:sz w:val="22"/>
                <w:szCs w:val="22"/>
              </w:rPr>
            </w:pPr>
            <w:r w:rsidRPr="00DE0B36">
              <w:rPr>
                <w:rFonts w:eastAsiaTheme="minorEastAsia"/>
                <w:sz w:val="22"/>
                <w:szCs w:val="22"/>
              </w:rPr>
              <w:t>P7</w:t>
            </w:r>
          </w:p>
        </w:tc>
        <w:tc>
          <w:tcPr>
            <w:tcW w:w="41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61390F" w:rsidP="007B298C">
            <w:pPr>
              <w:spacing w:after="0"/>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61390F"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134</w:t>
            </w:r>
          </w:p>
        </w:tc>
        <w:tc>
          <w:tcPr>
            <w:tcW w:w="873" w:type="pct"/>
            <w:vAlign w:val="center"/>
          </w:tcPr>
          <w:p w:rsidR="00164971" w:rsidRPr="00DE0B36" w:rsidRDefault="000D2387" w:rsidP="000D2387">
            <w:pPr>
              <w:spacing w:after="0"/>
              <w:ind w:firstLine="0"/>
              <w:jc w:val="center"/>
              <w:rPr>
                <w:rFonts w:eastAsiaTheme="minorEastAsia"/>
                <w:sz w:val="22"/>
                <w:szCs w:val="22"/>
              </w:rPr>
            </w:pPr>
            <w:r w:rsidRPr="00DE0B36">
              <w:rPr>
                <w:rFonts w:eastAsiaTheme="minorEastAsia"/>
                <w:sz w:val="22"/>
                <w:szCs w:val="22"/>
              </w:rPr>
              <w:t>89.3</w:t>
            </w:r>
            <w:r w:rsidR="0061390F"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8</w:t>
            </w:r>
          </w:p>
        </w:tc>
        <w:tc>
          <w:tcPr>
            <w:tcW w:w="914"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P8</w:t>
            </w:r>
          </w:p>
        </w:tc>
        <w:tc>
          <w:tcPr>
            <w:tcW w:w="413"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9B6D9B" w:rsidP="007B298C">
            <w:pPr>
              <w:spacing w:after="0"/>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881AC0" w:rsidRPr="00DE0B36" w:rsidRDefault="009B6D9B"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9B6D9B"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spacing w:after="0"/>
              <w:ind w:firstLine="0"/>
              <w:jc w:val="center"/>
              <w:rPr>
                <w:rFonts w:eastAsiaTheme="minorEastAsia"/>
                <w:sz w:val="22"/>
                <w:szCs w:val="22"/>
              </w:rPr>
            </w:pPr>
            <w:r w:rsidRPr="00DE0B36">
              <w:rPr>
                <w:rFonts w:eastAsiaTheme="minorEastAsia"/>
                <w:sz w:val="22"/>
                <w:szCs w:val="22"/>
              </w:rPr>
              <w:t>135</w:t>
            </w:r>
          </w:p>
        </w:tc>
        <w:tc>
          <w:tcPr>
            <w:tcW w:w="873" w:type="pct"/>
            <w:vAlign w:val="center"/>
          </w:tcPr>
          <w:p w:rsidR="00881AC0" w:rsidRPr="00DE0B36" w:rsidRDefault="000D2387" w:rsidP="000D2387">
            <w:pPr>
              <w:spacing w:after="0"/>
              <w:ind w:firstLine="0"/>
              <w:jc w:val="center"/>
              <w:rPr>
                <w:rFonts w:eastAsiaTheme="minorEastAsia"/>
                <w:sz w:val="22"/>
                <w:szCs w:val="22"/>
              </w:rPr>
            </w:pPr>
            <w:r w:rsidRPr="00DE0B36">
              <w:rPr>
                <w:rFonts w:eastAsiaTheme="minorEastAsia"/>
                <w:sz w:val="22"/>
                <w:szCs w:val="22"/>
              </w:rPr>
              <w:t>90</w:t>
            </w:r>
            <w:r w:rsidR="009B6D9B"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9</w:t>
            </w:r>
          </w:p>
        </w:tc>
        <w:tc>
          <w:tcPr>
            <w:tcW w:w="914"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P9</w:t>
            </w:r>
          </w:p>
        </w:tc>
        <w:tc>
          <w:tcPr>
            <w:tcW w:w="413"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4</w:t>
            </w:r>
          </w:p>
        </w:tc>
        <w:tc>
          <w:tcPr>
            <w:tcW w:w="341"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7A5B18" w:rsidP="007B298C">
            <w:pPr>
              <w:spacing w:after="0"/>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7A5B18" w:rsidP="007B298C">
            <w:pPr>
              <w:spacing w:after="0"/>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7A5B18"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spacing w:after="0"/>
              <w:ind w:firstLine="0"/>
              <w:jc w:val="center"/>
              <w:rPr>
                <w:rFonts w:eastAsiaTheme="minorEastAsia"/>
                <w:sz w:val="22"/>
                <w:szCs w:val="22"/>
              </w:rPr>
            </w:pPr>
            <w:r w:rsidRPr="00DE0B36">
              <w:rPr>
                <w:rFonts w:eastAsiaTheme="minorEastAsia"/>
                <w:sz w:val="22"/>
                <w:szCs w:val="22"/>
              </w:rPr>
              <w:t>133</w:t>
            </w:r>
          </w:p>
        </w:tc>
        <w:tc>
          <w:tcPr>
            <w:tcW w:w="873" w:type="pct"/>
            <w:vAlign w:val="center"/>
          </w:tcPr>
          <w:p w:rsidR="00881AC0" w:rsidRPr="00DE0B36" w:rsidRDefault="000D2387" w:rsidP="000D2387">
            <w:pPr>
              <w:spacing w:after="0"/>
              <w:ind w:firstLine="0"/>
              <w:jc w:val="center"/>
              <w:rPr>
                <w:rFonts w:eastAsiaTheme="minorEastAsia"/>
                <w:sz w:val="22"/>
                <w:szCs w:val="22"/>
              </w:rPr>
            </w:pPr>
            <w:r w:rsidRPr="00DE0B36">
              <w:rPr>
                <w:rFonts w:eastAsiaTheme="minorEastAsia"/>
                <w:sz w:val="22"/>
                <w:szCs w:val="22"/>
              </w:rPr>
              <w:t>86.7</w:t>
            </w:r>
            <w:r w:rsidR="0029744F" w:rsidRPr="00DE0B36">
              <w:rPr>
                <w:rFonts w:eastAsiaTheme="minorEastAsia"/>
                <w:sz w:val="22"/>
                <w:szCs w:val="22"/>
              </w:rPr>
              <w:t>%</w:t>
            </w:r>
          </w:p>
        </w:tc>
      </w:tr>
      <w:tr w:rsidR="00881AC0" w:rsidRPr="00DE0B36" w:rsidTr="001A0ECA">
        <w:trPr>
          <w:trHeight w:val="227"/>
        </w:trPr>
        <w:tc>
          <w:tcPr>
            <w:tcW w:w="326"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10</w:t>
            </w:r>
          </w:p>
        </w:tc>
        <w:tc>
          <w:tcPr>
            <w:tcW w:w="914" w:type="pct"/>
            <w:vAlign w:val="center"/>
          </w:tcPr>
          <w:p w:rsidR="00881AC0" w:rsidRPr="00DE0B36" w:rsidRDefault="00881AC0" w:rsidP="007B298C">
            <w:pPr>
              <w:spacing w:after="0"/>
              <w:ind w:firstLine="0"/>
              <w:jc w:val="center"/>
              <w:rPr>
                <w:rFonts w:eastAsiaTheme="minorEastAsia"/>
                <w:sz w:val="22"/>
                <w:szCs w:val="22"/>
              </w:rPr>
            </w:pPr>
            <w:r w:rsidRPr="00DE0B36">
              <w:rPr>
                <w:rFonts w:eastAsiaTheme="minorEastAsia"/>
                <w:sz w:val="22"/>
                <w:szCs w:val="22"/>
              </w:rPr>
              <w:t>P10</w:t>
            </w:r>
          </w:p>
        </w:tc>
        <w:tc>
          <w:tcPr>
            <w:tcW w:w="413"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881AC0" w:rsidRPr="00DE0B36" w:rsidRDefault="00DB54DE" w:rsidP="007B298C">
            <w:pPr>
              <w:spacing w:after="0"/>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0D2387" w:rsidP="007B298C">
            <w:pPr>
              <w:spacing w:after="0"/>
              <w:ind w:firstLine="0"/>
              <w:jc w:val="center"/>
              <w:rPr>
                <w:rFonts w:eastAsiaTheme="minorEastAsia"/>
                <w:sz w:val="22"/>
                <w:szCs w:val="22"/>
              </w:rPr>
            </w:pPr>
            <w:r w:rsidRPr="00DE0B36">
              <w:rPr>
                <w:rFonts w:eastAsiaTheme="minorEastAsia"/>
                <w:sz w:val="22"/>
                <w:szCs w:val="22"/>
              </w:rPr>
              <w:t>2</w:t>
            </w:r>
          </w:p>
        </w:tc>
        <w:tc>
          <w:tcPr>
            <w:tcW w:w="492" w:type="pct"/>
            <w:vAlign w:val="center"/>
          </w:tcPr>
          <w:p w:rsidR="00881AC0" w:rsidRPr="00DE0B36" w:rsidRDefault="00DB54DE" w:rsidP="007B298C">
            <w:pPr>
              <w:spacing w:after="0"/>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spacing w:after="0"/>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881AC0" w:rsidRPr="00DE0B36" w:rsidRDefault="000D2387" w:rsidP="000D2387">
            <w:pPr>
              <w:spacing w:after="0"/>
              <w:ind w:firstLine="0"/>
              <w:jc w:val="center"/>
              <w:rPr>
                <w:rFonts w:eastAsiaTheme="minorEastAsia"/>
                <w:sz w:val="22"/>
                <w:szCs w:val="22"/>
              </w:rPr>
            </w:pPr>
            <w:r w:rsidRPr="00DE0B36">
              <w:rPr>
                <w:rFonts w:eastAsiaTheme="minorEastAsia"/>
                <w:sz w:val="22"/>
                <w:szCs w:val="22"/>
              </w:rPr>
              <w:t>87.3</w:t>
            </w:r>
            <w:r w:rsidR="00DB0A70" w:rsidRPr="00DE0B36">
              <w:rPr>
                <w:rFonts w:eastAsiaTheme="minorEastAsia"/>
                <w:sz w:val="22"/>
                <w:szCs w:val="22"/>
              </w:rPr>
              <w:t>%</w:t>
            </w:r>
          </w:p>
        </w:tc>
      </w:tr>
      <w:tr w:rsidR="00164971" w:rsidRPr="00DE0B36" w:rsidTr="001A0ECA">
        <w:trPr>
          <w:trHeight w:val="227"/>
        </w:trPr>
        <w:tc>
          <w:tcPr>
            <w:tcW w:w="4127" w:type="pct"/>
            <w:gridSpan w:val="8"/>
            <w:vAlign w:val="center"/>
            <w:hideMark/>
          </w:tcPr>
          <w:p w:rsidR="00164971" w:rsidRPr="00DE0B36" w:rsidRDefault="00164971" w:rsidP="007B298C">
            <w:pPr>
              <w:spacing w:after="0"/>
              <w:ind w:firstLine="0"/>
              <w:jc w:val="center"/>
              <w:rPr>
                <w:rFonts w:eastAsiaTheme="minorEastAsia"/>
                <w:b/>
                <w:sz w:val="22"/>
                <w:szCs w:val="22"/>
              </w:rPr>
            </w:pPr>
            <w:r w:rsidRPr="00DE0B36">
              <w:rPr>
                <w:rFonts w:eastAsiaTheme="minorEastAsia"/>
                <w:b/>
                <w:sz w:val="22"/>
                <w:szCs w:val="22"/>
              </w:rPr>
              <w:t>Nilai rata-rata persentase</w:t>
            </w:r>
          </w:p>
        </w:tc>
        <w:tc>
          <w:tcPr>
            <w:tcW w:w="873" w:type="pct"/>
            <w:vAlign w:val="center"/>
          </w:tcPr>
          <w:p w:rsidR="00164971" w:rsidRPr="00DE0B36" w:rsidRDefault="000D2387" w:rsidP="007B298C">
            <w:pPr>
              <w:spacing w:after="0"/>
              <w:ind w:firstLine="0"/>
              <w:jc w:val="center"/>
              <w:rPr>
                <w:rFonts w:eastAsiaTheme="minorEastAsia"/>
                <w:sz w:val="22"/>
                <w:szCs w:val="22"/>
              </w:rPr>
            </w:pPr>
            <w:r w:rsidRPr="00DE0B36">
              <w:rPr>
                <w:rFonts w:eastAsiaTheme="minorEastAsia"/>
                <w:sz w:val="22"/>
                <w:szCs w:val="22"/>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1D6104E3" wp14:editId="2E05411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lastRenderedPageBreak/>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606770" w:rsidRPr="00606770">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606770" w:rsidRPr="00606770">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606770" w:rsidRPr="00606770">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Default="00665EAD" w:rsidP="00665EAD">
      <w:pPr>
        <w:pStyle w:val="Subjudul"/>
        <w:numPr>
          <w:ilvl w:val="0"/>
          <w:numId w:val="0"/>
        </w:numPr>
        <w:ind w:left="709"/>
        <w:rPr>
          <w:rFonts w:eastAsiaTheme="minorEastAsia"/>
          <w:b w:val="0"/>
        </w:rPr>
      </w:pPr>
    </w:p>
    <w:p w:rsidR="00C77E37" w:rsidRPr="00686B22" w:rsidRDefault="00C77E37"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312186">
      <w:headerReference w:type="even" r:id="rId50"/>
      <w:headerReference w:type="default" r:id="rId51"/>
      <w:footerReference w:type="even" r:id="rId52"/>
      <w:footerReference w:type="default" r:id="rId53"/>
      <w:headerReference w:type="first" r:id="rId54"/>
      <w:footerReference w:type="first" r:id="rId55"/>
      <w:pgSz w:w="11907" w:h="16839" w:code="9"/>
      <w:pgMar w:top="1440" w:right="1440" w:bottom="1440" w:left="1440"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73E2" w:rsidRDefault="004073E2" w:rsidP="00DD4FB8">
      <w:pPr>
        <w:spacing w:after="0" w:line="240" w:lineRule="auto"/>
      </w:pPr>
      <w:r>
        <w:separator/>
      </w:r>
    </w:p>
  </w:endnote>
  <w:endnote w:type="continuationSeparator" w:id="0">
    <w:p w:rsidR="004073E2" w:rsidRDefault="004073E2"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rsidP="004D5CBE">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p w:rsidR="002211BF" w:rsidRDefault="002211BF" w:rsidP="002211BF">
    <w:pPr>
      <w:pStyle w:val="Footer"/>
      <w:tabs>
        <w:tab w:val="left" w:pos="1440"/>
        <w:tab w:val="center" w:pos="4820"/>
      </w:tabs>
      <w:jc w:val="left"/>
    </w:pPr>
  </w:p>
  <w:p w:rsidR="002211BF" w:rsidRDefault="002211BF"/>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00519829"/>
      <w:docPartObj>
        <w:docPartGallery w:val="Page Numbers (Bottom of Page)"/>
        <w:docPartUnique/>
      </w:docPartObj>
    </w:sdtPr>
    <w:sdtEndPr>
      <w:rPr>
        <w:noProof/>
      </w:rPr>
    </w:sdtEndPr>
    <w:sdtContent>
      <w:p w:rsidR="002211BF" w:rsidRDefault="002211BF">
        <w:pPr>
          <w:pStyle w:val="Footer"/>
          <w:jc w:val="center"/>
        </w:pPr>
        <w:r>
          <w:rPr>
            <w:noProof w:val="0"/>
          </w:rPr>
          <w:fldChar w:fldCharType="begin"/>
        </w:r>
        <w:r>
          <w:instrText xml:space="preserve"> PAGE   \* MERGEFORMAT </w:instrText>
        </w:r>
        <w:r>
          <w:rPr>
            <w:noProof w:val="0"/>
          </w:rPr>
          <w:fldChar w:fldCharType="separate"/>
        </w:r>
        <w:r w:rsidR="009C58FA">
          <w:t>v</w:t>
        </w:r>
        <w:r>
          <w:fldChar w:fldCharType="end"/>
        </w:r>
      </w:p>
    </w:sdtContent>
  </w:sdt>
  <w:p w:rsidR="002211BF" w:rsidRDefault="002211BF" w:rsidP="004D5CBE">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2211BF" w:rsidRPr="00157122" w:rsidRDefault="002211BF">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69595C">
          <w:rPr>
            <w:sz w:val="22"/>
            <w:szCs w:val="22"/>
          </w:rPr>
          <w:t>8</w:t>
        </w:r>
        <w:r w:rsidRPr="00157122">
          <w:rPr>
            <w:sz w:val="22"/>
            <w:szCs w:val="22"/>
          </w:rPr>
          <w:fldChar w:fldCharType="end"/>
        </w:r>
      </w:p>
    </w:sdtContent>
  </w:sdt>
  <w:p w:rsidR="002211BF" w:rsidRDefault="002211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73E2" w:rsidRDefault="004073E2" w:rsidP="00DD4FB8">
      <w:pPr>
        <w:spacing w:after="0" w:line="240" w:lineRule="auto"/>
      </w:pPr>
      <w:r>
        <w:separator/>
      </w:r>
    </w:p>
  </w:footnote>
  <w:footnote w:type="continuationSeparator" w:id="0">
    <w:p w:rsidR="004073E2" w:rsidRDefault="004073E2"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11BF" w:rsidRDefault="002211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2"/>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13"/>
  </w:num>
  <w:num w:numId="4">
    <w:abstractNumId w:val="6"/>
  </w:num>
  <w:num w:numId="5">
    <w:abstractNumId w:val="15"/>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1155"/>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23F8"/>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147"/>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43"/>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4DE"/>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5E12"/>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6DB9"/>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1BF"/>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26CF"/>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2186"/>
    <w:rsid w:val="0031450D"/>
    <w:rsid w:val="003176F9"/>
    <w:rsid w:val="00317992"/>
    <w:rsid w:val="00320AD6"/>
    <w:rsid w:val="00320B38"/>
    <w:rsid w:val="00320CFD"/>
    <w:rsid w:val="00321039"/>
    <w:rsid w:val="003212D0"/>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4E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2A49"/>
    <w:rsid w:val="00364F87"/>
    <w:rsid w:val="00365345"/>
    <w:rsid w:val="0036541F"/>
    <w:rsid w:val="003659CC"/>
    <w:rsid w:val="00365DC1"/>
    <w:rsid w:val="00366673"/>
    <w:rsid w:val="003703ED"/>
    <w:rsid w:val="00370BA8"/>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499"/>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4BF"/>
    <w:rsid w:val="00405AF8"/>
    <w:rsid w:val="004064B7"/>
    <w:rsid w:val="004073E2"/>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240F"/>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0F1E"/>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2E5"/>
    <w:rsid w:val="004C5B53"/>
    <w:rsid w:val="004C60E6"/>
    <w:rsid w:val="004C6134"/>
    <w:rsid w:val="004D0961"/>
    <w:rsid w:val="004D0DB9"/>
    <w:rsid w:val="004D138D"/>
    <w:rsid w:val="004D1549"/>
    <w:rsid w:val="004D1936"/>
    <w:rsid w:val="004D4132"/>
    <w:rsid w:val="004D5CBE"/>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6F3E"/>
    <w:rsid w:val="005C7BCD"/>
    <w:rsid w:val="005D0522"/>
    <w:rsid w:val="005D0ADC"/>
    <w:rsid w:val="005D28CB"/>
    <w:rsid w:val="005D2BF1"/>
    <w:rsid w:val="005D2E9F"/>
    <w:rsid w:val="005D35D2"/>
    <w:rsid w:val="005D3B6B"/>
    <w:rsid w:val="005D4F79"/>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B4A"/>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4FD"/>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5C"/>
    <w:rsid w:val="0069596F"/>
    <w:rsid w:val="00695CCE"/>
    <w:rsid w:val="00695CD8"/>
    <w:rsid w:val="00695CED"/>
    <w:rsid w:val="00696740"/>
    <w:rsid w:val="0069683F"/>
    <w:rsid w:val="00697988"/>
    <w:rsid w:val="006A0A27"/>
    <w:rsid w:val="006A191B"/>
    <w:rsid w:val="006A1A10"/>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3A86"/>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2FC3"/>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2B6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1F58"/>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DEA"/>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27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35F"/>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243A5"/>
    <w:rsid w:val="00930121"/>
    <w:rsid w:val="00930E0E"/>
    <w:rsid w:val="0093176B"/>
    <w:rsid w:val="0093203E"/>
    <w:rsid w:val="00933123"/>
    <w:rsid w:val="00933261"/>
    <w:rsid w:val="009338D9"/>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58FA"/>
    <w:rsid w:val="009C6BD8"/>
    <w:rsid w:val="009C7037"/>
    <w:rsid w:val="009D05F0"/>
    <w:rsid w:val="009D0CF5"/>
    <w:rsid w:val="009D280F"/>
    <w:rsid w:val="009D28A0"/>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2FDE"/>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0BD5"/>
    <w:rsid w:val="00A9311E"/>
    <w:rsid w:val="00A94A78"/>
    <w:rsid w:val="00A94F17"/>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B52"/>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833"/>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0DF"/>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0BF3"/>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3CD7"/>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2"/>
    <w:rsid w:val="00C62FC9"/>
    <w:rsid w:val="00C63183"/>
    <w:rsid w:val="00C64C91"/>
    <w:rsid w:val="00C65D18"/>
    <w:rsid w:val="00C66DCE"/>
    <w:rsid w:val="00C66DFE"/>
    <w:rsid w:val="00C703A1"/>
    <w:rsid w:val="00C7093D"/>
    <w:rsid w:val="00C75714"/>
    <w:rsid w:val="00C75795"/>
    <w:rsid w:val="00C75FFE"/>
    <w:rsid w:val="00C77207"/>
    <w:rsid w:val="00C77B81"/>
    <w:rsid w:val="00C77E37"/>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1DB3"/>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A7A"/>
    <w:rsid w:val="00CE70F9"/>
    <w:rsid w:val="00CE7DAF"/>
    <w:rsid w:val="00CF0185"/>
    <w:rsid w:val="00CF1A8F"/>
    <w:rsid w:val="00CF27A5"/>
    <w:rsid w:val="00CF35C9"/>
    <w:rsid w:val="00CF3780"/>
    <w:rsid w:val="00CF3C2E"/>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36"/>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4D75"/>
    <w:rsid w:val="00E259D5"/>
    <w:rsid w:val="00E25A76"/>
    <w:rsid w:val="00E25CC5"/>
    <w:rsid w:val="00E27658"/>
    <w:rsid w:val="00E27D04"/>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1BE1"/>
    <w:rsid w:val="00E4226D"/>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C8"/>
    <w:rsid w:val="00F37A31"/>
    <w:rsid w:val="00F40750"/>
    <w:rsid w:val="00F41617"/>
    <w:rsid w:val="00F416C3"/>
    <w:rsid w:val="00F4268E"/>
    <w:rsid w:val="00F42A59"/>
    <w:rsid w:val="00F434FC"/>
    <w:rsid w:val="00F439F3"/>
    <w:rsid w:val="00F43D1E"/>
    <w:rsid w:val="00F44081"/>
    <w:rsid w:val="00F44B5F"/>
    <w:rsid w:val="00F45018"/>
    <w:rsid w:val="00F451F1"/>
    <w:rsid w:val="00F45CA9"/>
    <w:rsid w:val="00F46EE0"/>
    <w:rsid w:val="00F47655"/>
    <w:rsid w:val="00F47D4F"/>
    <w:rsid w:val="00F5017D"/>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686B"/>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42A9"/>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DB9"/>
    <w:pPr>
      <w:spacing w:after="12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2">
    <w:name w:val="Sub judul 2"/>
    <w:basedOn w:val="ListParagraph"/>
    <w:qFormat/>
    <w:rsid w:val="00490F1E"/>
    <w:pPr>
      <w:numPr>
        <w:numId w:val="6"/>
      </w:numPr>
      <w:spacing w:before="40"/>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E24D75"/>
    <w:pPr>
      <w:spacing w:before="120" w:after="40" w:line="240" w:lineRule="auto"/>
      <w:ind w:left="721" w:hanging="437"/>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E24D75"/>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after="0"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spacing w:after="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spacing w:after="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spacing w:after="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spacing w:after="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after="0"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spacing w:after="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spacing w:after="0"/>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after="0"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9D28A0"/>
    <w:pPr>
      <w:spacing w:line="240" w:lineRule="auto"/>
      <w:jc w:val="both"/>
    </w:pPr>
    <w:rPr>
      <w:rFonts w:ascii="Times New Roman" w:eastAsiaTheme="majorEastAsia" w:hAnsi="Times New Roman" w:cstheme="majorBidi"/>
      <w:bCs/>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DB9"/>
    <w:pPr>
      <w:spacing w:after="12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2">
    <w:name w:val="Sub judul 2"/>
    <w:basedOn w:val="ListParagraph"/>
    <w:qFormat/>
    <w:rsid w:val="00490F1E"/>
    <w:pPr>
      <w:numPr>
        <w:numId w:val="6"/>
      </w:numPr>
      <w:spacing w:before="40"/>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E24D75"/>
    <w:pPr>
      <w:spacing w:before="120" w:after="40" w:line="240" w:lineRule="auto"/>
      <w:ind w:left="721" w:hanging="437"/>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E24D75"/>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after="0"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spacing w:after="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spacing w:after="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spacing w:after="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spacing w:after="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after="0"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spacing w:after="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spacing w:after="0"/>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after="0"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9D28A0"/>
    <w:pPr>
      <w:spacing w:line="240" w:lineRule="auto"/>
      <w:jc w:val="both"/>
    </w:pPr>
    <w:rPr>
      <w:rFonts w:ascii="Times New Roman" w:eastAsiaTheme="majorEastAsia" w:hAnsi="Times New Roman" w:cstheme="majorBidi"/>
      <w:bCs/>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jp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48490880"/>
        <c:axId val="152777856"/>
      </c:barChart>
      <c:catAx>
        <c:axId val="148490880"/>
        <c:scaling>
          <c:orientation val="minMax"/>
        </c:scaling>
        <c:delete val="0"/>
        <c:axPos val="b"/>
        <c:majorTickMark val="out"/>
        <c:minorTickMark val="none"/>
        <c:tickLblPos val="nextTo"/>
        <c:crossAx val="152777856"/>
        <c:crosses val="autoZero"/>
        <c:auto val="1"/>
        <c:lblAlgn val="ctr"/>
        <c:lblOffset val="100"/>
        <c:noMultiLvlLbl val="0"/>
      </c:catAx>
      <c:valAx>
        <c:axId val="152777856"/>
        <c:scaling>
          <c:orientation val="minMax"/>
        </c:scaling>
        <c:delete val="0"/>
        <c:axPos val="l"/>
        <c:majorGridlines/>
        <c:numFmt formatCode="0%" sourceLinked="1"/>
        <c:majorTickMark val="out"/>
        <c:minorTickMark val="none"/>
        <c:tickLblPos val="nextTo"/>
        <c:crossAx val="14849088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A99856-DE94-42DB-9742-F11C16C7D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3</TotalTime>
  <Pages>25</Pages>
  <Words>4836</Words>
  <Characters>2756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040</cp:revision>
  <dcterms:created xsi:type="dcterms:W3CDTF">2019-03-26T09:24:00Z</dcterms:created>
  <dcterms:modified xsi:type="dcterms:W3CDTF">2020-01-2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